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095E79C5"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ins w:id="0" w:author="Paloma Rojas Saunero" w:date="2021-04-16T09:09:00Z">
        <w:r w:rsidR="00000FC4">
          <w:fldChar w:fldCharType="begin" w:fldLock="1"/>
        </w:r>
      </w:ins>
      <w:r w:rsidR="00762A99">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1–4)"},"properties":{"noteIndex":0},"schema":"https://github.com/citation-style-language/schema/raw/master/csl-citation.json"}</w:instrText>
      </w:r>
      <w:r w:rsidR="00000FC4">
        <w:fldChar w:fldCharType="separate"/>
      </w:r>
      <w:r w:rsidR="00762A99" w:rsidRPr="00762A99">
        <w:rPr>
          <w:noProof/>
          <w:vertAlign w:val="superscript"/>
        </w:rPr>
        <w:t>1–4</w:t>
      </w:r>
      <w:ins w:id="1" w:author="Paloma Rojas Saunero" w:date="2021-04-16T09:09:00Z">
        <w:r w:rsidR="00000FC4">
          <w:fldChar w:fldCharType="end"/>
        </w:r>
      </w:ins>
      <w:r>
        <w:t xml:space="preserve">. </w:t>
      </w:r>
      <w:commentRangeStart w:id="2"/>
      <w:commentRangeStart w:id="3"/>
      <w:r>
        <w:t>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4" w:author="Paloma Rojas Saunero" w:date="2021-04-16T09:11:00Z">
        <w:r w:rsidR="00000FC4">
          <w:fldChar w:fldCharType="begin" w:fldLock="1"/>
        </w:r>
      </w:ins>
      <w:r w:rsidR="00762A99">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5–12)"},"properties":{"noteIndex":0},"schema":"https://github.com/citation-style-language/schema/raw/master/csl-citation.json"}</w:instrText>
      </w:r>
      <w:r w:rsidR="00000FC4">
        <w:fldChar w:fldCharType="separate"/>
      </w:r>
      <w:r w:rsidR="00762A99" w:rsidRPr="00762A99">
        <w:rPr>
          <w:noProof/>
          <w:vertAlign w:val="superscript"/>
        </w:rPr>
        <w:t>5–12</w:t>
      </w:r>
      <w:ins w:id="5"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6" w:author="Paloma Rojas Saunero" w:date="2021-04-16T09:05:00Z">
        <w:r w:rsidR="00000FC4">
          <w:fldChar w:fldCharType="begin" w:fldLock="1"/>
        </w:r>
      </w:ins>
      <w:r w:rsidR="00762A99">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13)"},"properties":{"noteIndex":0},"schema":"https://github.com/citation-style-language/schema/raw/master/csl-citation.json"}</w:instrText>
      </w:r>
      <w:r w:rsidR="00000FC4">
        <w:fldChar w:fldCharType="separate"/>
      </w:r>
      <w:r w:rsidR="00762A99" w:rsidRPr="00762A99">
        <w:rPr>
          <w:noProof/>
          <w:vertAlign w:val="superscript"/>
        </w:rPr>
        <w:t>13</w:t>
      </w:r>
      <w:ins w:id="7" w:author="Paloma Rojas Saunero" w:date="2021-04-16T09:05:00Z">
        <w:r w:rsidR="00000FC4">
          <w:fldChar w:fldCharType="end"/>
        </w:r>
      </w:ins>
      <w:r w:rsidR="001E6335">
        <w:t>.</w:t>
      </w:r>
      <w:commentRangeEnd w:id="2"/>
      <w:r w:rsidR="001E6335">
        <w:rPr>
          <w:rStyle w:val="CommentReference"/>
        </w:rPr>
        <w:commentReference w:id="2"/>
      </w:r>
      <w:commentRangeEnd w:id="3"/>
      <w:r w:rsidR="00000FC4">
        <w:rPr>
          <w:rStyle w:val="CommentReference"/>
        </w:rPr>
        <w:commentReference w:id="3"/>
      </w:r>
    </w:p>
    <w:p w14:paraId="46203C25" w14:textId="77777777" w:rsidR="00547492" w:rsidRDefault="00547492" w:rsidP="00547492">
      <w:pPr>
        <w:pStyle w:val="NoSpacing"/>
      </w:pPr>
    </w:p>
    <w:p w14:paraId="27DABC64" w14:textId="59FA2734" w:rsidR="000509A1" w:rsidRDefault="00547492" w:rsidP="00547492">
      <w:pPr>
        <w:pStyle w:val="NoSpacing"/>
      </w:pPr>
      <w:r>
        <w:t xml:space="preserve">Nevertheless, </w:t>
      </w:r>
      <w:r w:rsidR="001E6335">
        <w:t>inferring any treatment or mechanistic effects from the observed cancer-ADRD inverse association is not straightforward</w:t>
      </w:r>
      <w:r>
        <w:t>, and r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8" w:author="Paloma Rojas Saunero" w:date="2021-04-16T09:13:00Z">
        <w:r w:rsidR="003A5963">
          <w:fldChar w:fldCharType="begin" w:fldLock="1"/>
        </w:r>
      </w:ins>
      <w:r w:rsidR="00762A99">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9,14)"},"properties":{"noteIndex":0},"schema":"https://github.com/citation-style-language/schema/raw/master/csl-citation.json"}</w:instrText>
      </w:r>
      <w:r w:rsidR="003A5963">
        <w:fldChar w:fldCharType="separate"/>
      </w:r>
      <w:r w:rsidR="00762A99" w:rsidRPr="00762A99">
        <w:rPr>
          <w:noProof/>
          <w:vertAlign w:val="superscript"/>
        </w:rPr>
        <w:t>9,14</w:t>
      </w:r>
      <w:ins w:id="9"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001E6335">
        <w:t xml:space="preserve"> </w:t>
      </w:r>
      <w:commentRangeStart w:id="10"/>
      <w:r w:rsidR="001E6335" w:rsidRPr="006E4114">
        <w:rPr>
          <w:highlight w:val="yellow"/>
        </w:rPr>
        <w:t xml:space="preserve">Moreover, making explicit the causal question ensures that the </w:t>
      </w:r>
      <w:r w:rsidR="000509A1" w:rsidRPr="006E4114">
        <w:rPr>
          <w:highlight w:val="yellow"/>
        </w:rPr>
        <w:t>research addresses a question that is relevant to clinical decision-making or population health</w:t>
      </w:r>
      <w:commentRangeEnd w:id="10"/>
      <w:r w:rsidR="00F37040">
        <w:rPr>
          <w:rStyle w:val="CommentReference"/>
        </w:rPr>
        <w:commentReference w:id="10"/>
      </w:r>
      <w:r w:rsidR="000509A1">
        <w:t>.</w:t>
      </w:r>
      <w:r>
        <w:t xml:space="preserve"> </w:t>
      </w:r>
    </w:p>
    <w:p w14:paraId="4E33C83D" w14:textId="090B6ADA" w:rsidR="00547492" w:rsidRDefault="00547492" w:rsidP="00547492">
      <w:pPr>
        <w:pStyle w:val="NoSpacing"/>
      </w:pPr>
    </w:p>
    <w:p w14:paraId="7A56B604" w14:textId="7AC8E95B" w:rsidR="00F37040" w:rsidRDefault="000509A1" w:rsidP="00547492">
      <w:pPr>
        <w:pStyle w:val="NoSpacing"/>
      </w:pPr>
      <w:r>
        <w:t xml:space="preserve">To illustrate the </w:t>
      </w:r>
      <w:r w:rsidR="00675DA9">
        <w:t>complexities</w:t>
      </w:r>
      <w:r>
        <w:t xml:space="preserve"> of inferring </w:t>
      </w:r>
      <w:r w:rsidR="00675DA9">
        <w:t>hypothetical or available treatments’ effects on ADRD from the observed cancer-ADRD association, we consider the case study of focusing on Pin1</w:t>
      </w:r>
      <w:r w:rsidR="003A5963">
        <w:t xml:space="preserve"> enzyme. Previous studies have shown that Pin1 enzyme over-expression promotes tumorigenesis, while its down-regulation is attributed to mechanisms that contribute to Alzheimer’s Disease</w:t>
      </w:r>
      <w:r w:rsidR="003A5963">
        <w:fldChar w:fldCharType="begin" w:fldLock="1"/>
      </w:r>
      <w:r w:rsidR="00762A99">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11,12,15)"},"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there was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this drug</w:t>
      </w:r>
      <w:r w:rsidR="00F37040">
        <w:t xml:space="preserve"> i</w:t>
      </w:r>
      <w:r w:rsidR="00547492">
        <w:t xml:space="preserve">n the risk of ADRD after </w:t>
      </w:r>
      <w:commentRangeStart w:id="11"/>
      <w:r w:rsidR="0031501D">
        <w:t xml:space="preserve">5 </w:t>
      </w:r>
      <w:r w:rsidR="00547492">
        <w:t xml:space="preserve">years </w:t>
      </w:r>
      <w:commentRangeEnd w:id="11"/>
      <w:r w:rsidR="0031501D">
        <w:rPr>
          <w:rStyle w:val="CommentReference"/>
        </w:rPr>
        <w:commentReference w:id="11"/>
      </w:r>
      <w:r w:rsidR="00547492">
        <w:t xml:space="preserve">of follow-up compared to </w:t>
      </w:r>
      <w:r w:rsidR="0031501D">
        <w:t>standard treatments</w:t>
      </w:r>
      <w:r>
        <w:t>?</w:t>
      </w:r>
      <w:r w:rsidR="00F37040">
        <w:t>_</w:t>
      </w:r>
    </w:p>
    <w:p w14:paraId="4DFDB3D9" w14:textId="77777777" w:rsidR="00F37040" w:rsidRDefault="00F37040" w:rsidP="00547492">
      <w:pPr>
        <w:pStyle w:val="NoSpacing"/>
      </w:pPr>
    </w:p>
    <w:p w14:paraId="3395A2DA" w14:textId="50B0F5CA" w:rsidR="00547492" w:rsidRDefault="00675DA9" w:rsidP="00547492">
      <w:pPr>
        <w:pStyle w:val="NoSpacing"/>
      </w:pPr>
      <w:commentRangeStart w:id="12"/>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 xml:space="preserve">directed acyclic graph (DAG) which help us connect the causal question to the observable data and the assumptions we rely on to identify the effect. </w:t>
      </w:r>
      <w:commentRangeEnd w:id="12"/>
      <w:r>
        <w:rPr>
          <w:rStyle w:val="CommentReference"/>
        </w:rPr>
        <w:commentReference w:id="12"/>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77777777" w:rsidR="00547492" w:rsidRDefault="00547492" w:rsidP="00547492">
      <w:pPr>
        <w:pStyle w:val="NoSpacing"/>
      </w:pPr>
      <w:r>
        <w:t>## 2. Overview of the causal structure and assumptions related to cancer diagnosis as a proxy for Pin1</w:t>
      </w:r>
    </w:p>
    <w:p w14:paraId="79B248E4" w14:textId="27F55766" w:rsidR="0031501D" w:rsidRDefault="0031501D" w:rsidP="00547492">
      <w:pPr>
        <w:pStyle w:val="NoSpacing"/>
      </w:pPr>
    </w:p>
    <w:p w14:paraId="1CE77F34" w14:textId="209B4898" w:rsidR="00547492" w:rsidRDefault="00EB7687" w:rsidP="00547492">
      <w:pPr>
        <w:pStyle w:val="NoSpacing"/>
      </w:pPr>
      <w:r>
        <w:t xml:space="preserve">Since there is no drug developed at the moment that targets Pin1, at best we can use observational data on Pin 1 </w:t>
      </w:r>
      <w:r w:rsidR="009E60E7">
        <w:t xml:space="preserve">expression </w:t>
      </w:r>
      <w:r>
        <w:t>measurement</w:t>
      </w:r>
      <w:r w:rsidR="009E60E7">
        <w:t>s</w:t>
      </w:r>
      <w:r>
        <w:t xml:space="preserve">. We can imagine an scenario where a biomarker test is developed to measure Pin1 and we measure this biomarker from stored blood samples in a population based-cohort that is recruited in all participants in late midlife (for example between age 50 and 60). </w:t>
      </w:r>
      <w:r w:rsidR="00547492">
        <w:t xml:space="preserve">Based on the measurement of Pin1, participant's exposure is classified as 1) Over-expressed Pin1 or 2) Regulated Pin1. </w:t>
      </w:r>
      <w:r>
        <w:t>This hypothetical scenario is illustrated in the causal graph of Figure 1, that depicts a situation where Pin1</w:t>
      </w:r>
      <w:r w:rsidR="009E60E7">
        <w:t xml:space="preserve"> is </w:t>
      </w:r>
      <w:r>
        <w:t xml:space="preserve">represented as $P$. </w:t>
      </w:r>
      <w:r w:rsidR="00547492">
        <w:t xml:space="preserve"> </w:t>
      </w:r>
      <w:r w:rsidR="009E60E7">
        <w:t xml:space="preserve">In this cohort </w:t>
      </w:r>
      <w:r w:rsidR="00547492">
        <w:t>each participant followed a strict monitoring for ADRD onset</w:t>
      </w:r>
      <w:r w:rsidR="009E60E7">
        <w:t xml:space="preserve"> for twenty years</w:t>
      </w:r>
      <w:r w:rsidR="00547492">
        <w:t>, represented as $Y_{20}$, and no participant was lost to follow-up</w:t>
      </w:r>
      <w:r w:rsidR="007F6E6D">
        <w:t>.</w:t>
      </w:r>
      <w:r w:rsidR="00547492">
        <w:t xml:space="preserve">. </w:t>
      </w:r>
    </w:p>
    <w:p w14:paraId="7807A8EE" w14:textId="77777777" w:rsidR="00547492" w:rsidRDefault="00547492" w:rsidP="00547492">
      <w:pPr>
        <w:pStyle w:val="NoSpacing"/>
      </w:pPr>
    </w:p>
    <w:p w14:paraId="58E8B7C2" w14:textId="20538E55" w:rsidR="00547492" w:rsidRDefault="00547492" w:rsidP="00547492">
      <w:pPr>
        <w:pStyle w:val="NoSpacing"/>
      </w:pPr>
      <w:r>
        <w:t xml:space="preserve">Since </w:t>
      </w:r>
      <w:r w:rsidR="007F6E6D">
        <w:t>the biomarker Pin1 is measured within an observational study</w:t>
      </w:r>
      <w:r>
        <w:t xml:space="preserve">, we </w:t>
      </w:r>
      <w:r w:rsidR="007F6E6D">
        <w:t xml:space="preserve">have to </w:t>
      </w:r>
      <w:r>
        <w:t xml:space="preserve">consider a set of measured covariates $L$ for which conditional exchangeability holds. Previous studies have described age, sex, educational level and race/ethnicity as the minimal adjusting set of covariates (Ospina). However, environmental and behavioral factors such as smoking, which are known to cause microenvironmental changes such as inflammation and changes in tissue </w:t>
      </w:r>
      <w:proofErr w:type="spellStart"/>
      <w:r>
        <w:t>remodelling</w:t>
      </w:r>
      <w:proofErr w:type="spellEnd"/>
      <w:r>
        <w:t xml:space="preserve">, may translate </w:t>
      </w:r>
      <w:r>
        <w:lastRenderedPageBreak/>
        <w:t>into Pin1 over-expression and are also related to the development of ADRD. Therefore, had we measured all $L$ we could identify the effect of $P$ in $Y_{20}$ by conditioning on $L$.</w:t>
      </w:r>
      <w:r w:rsidR="007F6E6D" w:rsidRPr="007F6E6D">
        <w:t xml:space="preserve"> </w:t>
      </w:r>
      <w:r w:rsidR="007F6E6D">
        <w:t>F</w:t>
      </w:r>
      <w:r w:rsidR="007F6E6D" w:rsidRPr="007F6E6D">
        <w:t>or simplicity, we</w:t>
      </w:r>
      <w:r w:rsidR="007F6E6D">
        <w:t xml:space="preserve"> treat Pin1 expression as a point intervention and we assume we know the time-ordering of $L$ (that is we assume $L$ happens prior to $P$</w:t>
      </w:r>
      <w:r w:rsidR="007F6E6D" w:rsidRPr="007F6E6D">
        <w:t>. In reality</w:t>
      </w:r>
      <w:r w:rsidR="007F6E6D">
        <w:t xml:space="preserve"> we would assume that $P$ changes over time and is affected by time-varying $L$, which produces </w:t>
      </w:r>
      <w:r w:rsidR="007F6E6D" w:rsidRPr="007F6E6D">
        <w:t xml:space="preserve">treatment-confounder feedback loops, </w:t>
      </w:r>
      <w:r w:rsidR="007F6E6D">
        <w:t>thus to emulate a target trial we would ideally measure $</w:t>
      </w:r>
      <w:r w:rsidR="007F6E6D" w:rsidRPr="007F6E6D">
        <w:t>L</w:t>
      </w:r>
      <w:r w:rsidR="007F6E6D">
        <w:t xml:space="preserve">$ and $P$ </w:t>
      </w:r>
      <w:r w:rsidR="007F6E6D" w:rsidRPr="007F6E6D">
        <w:t xml:space="preserve">repeatedly </w:t>
      </w:r>
      <w:r w:rsidR="007F6E6D">
        <w:t>over follow-up</w:t>
      </w:r>
      <w:ins w:id="13" w:author="Paloma Rojas Saunero" w:date="2021-04-16T11:42:00Z">
        <w:r w:rsidR="00377611">
          <w:fldChar w:fldCharType="begin" w:fldLock="1"/>
        </w:r>
      </w:ins>
      <w:r w:rsidR="00762A99">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16)"},"properties":{"noteIndex":0},"schema":"https://github.com/citation-style-language/schema/raw/master/csl-citation.json"}</w:instrText>
      </w:r>
      <w:r w:rsidR="00377611">
        <w:fldChar w:fldCharType="separate"/>
      </w:r>
      <w:r w:rsidR="00762A99" w:rsidRPr="00762A99">
        <w:rPr>
          <w:noProof/>
          <w:vertAlign w:val="superscript"/>
        </w:rPr>
        <w:t>16</w:t>
      </w:r>
      <w:ins w:id="14" w:author="Paloma Rojas Saunero" w:date="2021-04-16T11:42:00Z">
        <w:r w:rsidR="00377611">
          <w:fldChar w:fldCharType="end"/>
        </w:r>
      </w:ins>
      <w:r w:rsidR="007F6E6D" w:rsidRPr="007F6E6D">
        <w:t>.</w:t>
      </w:r>
    </w:p>
    <w:p w14:paraId="72DE6CB5" w14:textId="64E0D214" w:rsidR="00547492" w:rsidRDefault="007F6E6D" w:rsidP="00547492">
      <w:pPr>
        <w:pStyle w:val="NoSpacing"/>
      </w:pPr>
      <w:ins w:id="15" w:author="Paloma Rojas Saunero" w:date="2021-04-16T10:21:00Z">
        <w:r>
          <w:t xml:space="preserve"> </w:t>
        </w:r>
      </w:ins>
    </w:p>
    <w:p w14:paraId="59FD56C9"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w:t>
      </w:r>
    </w:p>
    <w:p w14:paraId="66F740BF" w14:textId="77777777" w:rsidR="00547492" w:rsidRDefault="00547492" w:rsidP="00547492">
      <w:pPr>
        <w:pStyle w:val="NoSpacing"/>
      </w:pPr>
      <w:r>
        <w:t>\</w:t>
      </w:r>
      <w:proofErr w:type="spellStart"/>
      <w:r>
        <w:t>usetikzlibrary</w:t>
      </w:r>
      <w:proofErr w:type="spellEnd"/>
      <w:r>
        <w:t>{arrows}</w:t>
      </w:r>
    </w:p>
    <w:p w14:paraId="367BD686" w14:textId="77777777" w:rsidR="00547492" w:rsidRDefault="00547492" w:rsidP="00547492">
      <w:pPr>
        <w:pStyle w:val="NoSpacing"/>
      </w:pPr>
      <w:r>
        <w:t>\begin{</w:t>
      </w:r>
      <w:proofErr w:type="spellStart"/>
      <w:r>
        <w:t>tikzpicture</w:t>
      </w:r>
      <w:proofErr w:type="spellEnd"/>
      <w:r>
        <w:t>}[node distance=2cm, auto,&gt;=latex, scale = 0.5]</w:t>
      </w:r>
    </w:p>
    <w:p w14:paraId="47E1A52D" w14:textId="77777777" w:rsidR="00547492" w:rsidRDefault="00547492" w:rsidP="00547492">
      <w:pPr>
        <w:pStyle w:val="NoSpacing"/>
      </w:pPr>
      <w:r>
        <w:t>\node (p) {$P$};</w:t>
      </w:r>
    </w:p>
    <w:p w14:paraId="368A88AA"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7BA9A903" w14:textId="77777777" w:rsidR="00547492" w:rsidRDefault="00547492" w:rsidP="00547492">
      <w:pPr>
        <w:pStyle w:val="NoSpacing"/>
      </w:pPr>
      <w:r>
        <w:t>\node [right of = p] (y) {$Y_{20}$};</w:t>
      </w:r>
    </w:p>
    <w:p w14:paraId="36C5CE54" w14:textId="77777777" w:rsidR="00547492" w:rsidRDefault="00547492" w:rsidP="00547492">
      <w:pPr>
        <w:pStyle w:val="NoSpacing"/>
      </w:pPr>
      <w:r>
        <w:t>\draw[-&gt;] (l) -- (p);</w:t>
      </w:r>
    </w:p>
    <w:p w14:paraId="5D893844" w14:textId="77777777" w:rsidR="00547492" w:rsidRDefault="00547492" w:rsidP="00547492">
      <w:pPr>
        <w:pStyle w:val="NoSpacing"/>
      </w:pPr>
      <w:r>
        <w:t>\draw[-&gt;, violet] (p) -- (y);</w:t>
      </w:r>
    </w:p>
    <w:p w14:paraId="74407B0A" w14:textId="77777777" w:rsidR="00547492" w:rsidRDefault="00547492" w:rsidP="00547492">
      <w:pPr>
        <w:pStyle w:val="NoSpacing"/>
      </w:pPr>
      <w:r>
        <w:t>\draw[-&gt;] (l) -- (y);</w:t>
      </w:r>
    </w:p>
    <w:p w14:paraId="68BD35E0" w14:textId="77777777" w:rsidR="00547492" w:rsidRDefault="00547492" w:rsidP="00547492">
      <w:pPr>
        <w:pStyle w:val="NoSpacing"/>
      </w:pPr>
      <w:r>
        <w:t>\end{</w:t>
      </w:r>
      <w:proofErr w:type="spellStart"/>
      <w:r>
        <w:t>tikzpicture</w:t>
      </w:r>
      <w:proofErr w:type="spellEnd"/>
      <w:r>
        <w:t>}</w:t>
      </w:r>
    </w:p>
    <w:p w14:paraId="3DC8CD55" w14:textId="77777777" w:rsidR="00547492" w:rsidRDefault="00547492" w:rsidP="00547492">
      <w:pPr>
        <w:pStyle w:val="NoSpacing"/>
      </w:pPr>
      <w:r>
        <w:t>```</w:t>
      </w:r>
    </w:p>
    <w:p w14:paraId="5B7A127D" w14:textId="77777777" w:rsidR="00547492" w:rsidRDefault="00547492" w:rsidP="00547492">
      <w:pPr>
        <w:pStyle w:val="NoSpacing"/>
      </w:pPr>
    </w:p>
    <w:p w14:paraId="752432BA" w14:textId="65B305CE" w:rsidR="00547492" w:rsidRDefault="00547492" w:rsidP="00547492">
      <w:pPr>
        <w:pStyle w:val="NoSpacing"/>
      </w:pPr>
      <w:r>
        <w:t>Unfortunately, Pin1 expression measurement is not available at the moment in real-world settings,</w:t>
      </w:r>
      <w:r w:rsidR="007F6E6D">
        <w:t xml:space="preserve"> thus we</w:t>
      </w:r>
      <w:r>
        <w:t xml:space="preserve"> can only rely on a proxy of this exposure. Since Pin1 over-expression is present in tumors and tumors are only measured through screening and diagnosis, we considered cancer diagnosis as the proxy for Pin1 over-expression, as most observational studies have defined</w:t>
      </w:r>
      <w:ins w:id="16" w:author="Paloma Rojas Saunero" w:date="2021-04-16T10:29:00Z">
        <w:r w:rsidR="007F6E6D">
          <w:fldChar w:fldCharType="begin" w:fldLock="1"/>
        </w:r>
      </w:ins>
      <w:r w:rsidR="00762A99">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4,17–24)"},"properties":{"noteIndex":0},"schema":"https://github.com/citation-style-language/schema/raw/master/csl-citation.json"}</w:instrText>
      </w:r>
      <w:r w:rsidR="007F6E6D">
        <w:fldChar w:fldCharType="separate"/>
      </w:r>
      <w:r w:rsidR="00762A99" w:rsidRPr="00762A99">
        <w:rPr>
          <w:noProof/>
          <w:vertAlign w:val="superscript"/>
        </w:rPr>
        <w:t>4,17–24</w:t>
      </w:r>
      <w:ins w:id="17" w:author="Paloma Rojas Saunero" w:date="2021-04-16T10:29:00Z">
        <w:r w:rsidR="007F6E6D">
          <w:fldChar w:fldCharType="end"/>
        </w:r>
      </w:ins>
      <w:r>
        <w:t>. We depict this feature in Figure 2, where $P^*$ represents _incident cancer diagnosis_, the measured proxy of $P$. In this DAG we colored the path $P^* \</w:t>
      </w:r>
      <w:proofErr w:type="spellStart"/>
      <w:r>
        <w:t>leftarrow</w:t>
      </w:r>
      <w:proofErr w:type="spellEnd"/>
      <w:r>
        <w:t xml:space="preserve"> P \</w:t>
      </w:r>
      <w:proofErr w:type="spellStart"/>
      <w:r>
        <w:t>rightarrow</w:t>
      </w:r>
      <w:proofErr w:type="spellEnd"/>
      <w:r>
        <w:t xml:space="preserve"> Y_{85}$ because although we are measuring the association between $P^*$ and $Y_{20}$ in the observed data, we are assuming that the captured effect is only through $P$.</w:t>
      </w:r>
      <w:ins w:id="18" w:author="Paloma Rojas Saunero" w:date="2021-04-16T10:42:00Z">
        <w:r w:rsidR="0005306C">
          <w:t xml:space="preserve"> </w:t>
        </w:r>
      </w:ins>
    </w:p>
    <w:p w14:paraId="08BB0A4D" w14:textId="77777777" w:rsidR="00547492" w:rsidRDefault="00547492" w:rsidP="00547492">
      <w:pPr>
        <w:pStyle w:val="NoSpacing"/>
      </w:pPr>
    </w:p>
    <w:p w14:paraId="0A86E1DA"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 with cancer diagnosis as proxy of Pin1"}</w:t>
      </w:r>
    </w:p>
    <w:p w14:paraId="73930C4F" w14:textId="77777777" w:rsidR="00547492" w:rsidRDefault="00547492" w:rsidP="00547492">
      <w:pPr>
        <w:pStyle w:val="NoSpacing"/>
      </w:pPr>
      <w:r>
        <w:t>\</w:t>
      </w:r>
      <w:proofErr w:type="spellStart"/>
      <w:r>
        <w:t>usetikzlibrary</w:t>
      </w:r>
      <w:proofErr w:type="spellEnd"/>
      <w:r>
        <w:t>{arrows}</w:t>
      </w:r>
    </w:p>
    <w:p w14:paraId="6B4C21AA" w14:textId="77777777" w:rsidR="00547492" w:rsidRDefault="00547492" w:rsidP="00547492">
      <w:pPr>
        <w:pStyle w:val="NoSpacing"/>
      </w:pPr>
      <w:r>
        <w:t>\begin{</w:t>
      </w:r>
      <w:proofErr w:type="spellStart"/>
      <w:r>
        <w:t>tikzpicture</w:t>
      </w:r>
      <w:proofErr w:type="spellEnd"/>
      <w:r>
        <w:t>}[node distance=2cm, auto,&gt;=latex, scale = 0.5]</w:t>
      </w:r>
    </w:p>
    <w:p w14:paraId="62B47768" w14:textId="77777777" w:rsidR="00547492" w:rsidRDefault="00547492" w:rsidP="00547492">
      <w:pPr>
        <w:pStyle w:val="NoSpacing"/>
      </w:pPr>
      <w:r>
        <w:t>\node (p) {$P$};</w:t>
      </w:r>
    </w:p>
    <w:p w14:paraId="4055CC57"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368CED3D"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57760983" w14:textId="77777777" w:rsidR="00547492" w:rsidRDefault="00547492" w:rsidP="00547492">
      <w:pPr>
        <w:pStyle w:val="NoSpacing"/>
      </w:pPr>
      <w:r>
        <w:t>\node [right of = p] (y) {$Y_{85}$};</w:t>
      </w:r>
    </w:p>
    <w:p w14:paraId="6657C3F3" w14:textId="77777777" w:rsidR="00547492" w:rsidRDefault="00547492" w:rsidP="00547492">
      <w:pPr>
        <w:pStyle w:val="NoSpacing"/>
      </w:pPr>
      <w:r>
        <w:t>\draw[-&gt;, violet] (p) -- (</w:t>
      </w:r>
      <w:proofErr w:type="spellStart"/>
      <w:r>
        <w:t>pstar</w:t>
      </w:r>
      <w:proofErr w:type="spellEnd"/>
      <w:r>
        <w:t>);</w:t>
      </w:r>
    </w:p>
    <w:p w14:paraId="5005278E" w14:textId="77777777" w:rsidR="00547492" w:rsidRDefault="00547492" w:rsidP="00547492">
      <w:pPr>
        <w:pStyle w:val="NoSpacing"/>
      </w:pPr>
      <w:r>
        <w:t>\draw[-&gt;, violet] (p) -- (y);</w:t>
      </w:r>
    </w:p>
    <w:p w14:paraId="70CB4A19" w14:textId="77777777" w:rsidR="00547492" w:rsidRDefault="00547492" w:rsidP="00547492">
      <w:pPr>
        <w:pStyle w:val="NoSpacing"/>
      </w:pPr>
      <w:r>
        <w:t>\draw[-&gt;] (l) -- (p);</w:t>
      </w:r>
    </w:p>
    <w:p w14:paraId="41E6A747" w14:textId="77777777" w:rsidR="00547492" w:rsidRDefault="00547492" w:rsidP="00547492">
      <w:pPr>
        <w:pStyle w:val="NoSpacing"/>
      </w:pPr>
      <w:r>
        <w:t>\draw[-&gt;] (l) -- (y);</w:t>
      </w:r>
    </w:p>
    <w:p w14:paraId="48AC34EC" w14:textId="77777777" w:rsidR="00547492" w:rsidRDefault="00547492" w:rsidP="00547492">
      <w:pPr>
        <w:pStyle w:val="NoSpacing"/>
      </w:pPr>
    </w:p>
    <w:p w14:paraId="11770B51" w14:textId="77777777" w:rsidR="00547492" w:rsidRDefault="00547492" w:rsidP="00547492">
      <w:pPr>
        <w:pStyle w:val="NoSpacing"/>
      </w:pPr>
      <w:r>
        <w:t>\end{</w:t>
      </w:r>
      <w:proofErr w:type="spellStart"/>
      <w:r>
        <w:t>tikzpicture</w:t>
      </w:r>
      <w:proofErr w:type="spellEnd"/>
      <w:r>
        <w:t>}</w:t>
      </w:r>
    </w:p>
    <w:p w14:paraId="1EF9E424" w14:textId="77777777" w:rsidR="00547492" w:rsidRDefault="00547492" w:rsidP="00547492">
      <w:pPr>
        <w:pStyle w:val="NoSpacing"/>
      </w:pPr>
      <w:r>
        <w:t>```</w:t>
      </w:r>
    </w:p>
    <w:p w14:paraId="73B1F804" w14:textId="77777777" w:rsidR="00547492" w:rsidRDefault="00547492" w:rsidP="00547492">
      <w:pPr>
        <w:pStyle w:val="NoSpacing"/>
      </w:pPr>
    </w:p>
    <w:p w14:paraId="0D84A179" w14:textId="77777777" w:rsidR="00547492" w:rsidRDefault="00547492" w:rsidP="00547492">
      <w:pPr>
        <w:pStyle w:val="NoSpacing"/>
      </w:pPr>
    </w:p>
    <w:p w14:paraId="343367B7" w14:textId="0BCB7395" w:rsidR="00547492" w:rsidRDefault="00547492" w:rsidP="00547492">
      <w:pPr>
        <w:pStyle w:val="NoSpacing"/>
      </w:pPr>
      <w:commentRangeStart w:id="19"/>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w:t>
      </w:r>
      <w:r>
        <w:lastRenderedPageBreak/>
        <w:t>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w:t>
      </w:r>
      <w:ins w:id="20" w:author="Paloma Rojas Saunero" w:date="2021-04-16T10:32:00Z">
        <w:r w:rsidR="00953E34">
          <w:fldChar w:fldCharType="begin" w:fldLock="1"/>
        </w:r>
      </w:ins>
      <w:r w:rsidR="00762A99">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19,23,25,26)"},"properties":{"noteIndex":0},"schema":"https://github.com/citation-style-language/schema/raw/master/csl-citation.json"}</w:instrText>
      </w:r>
      <w:r w:rsidR="00953E34">
        <w:fldChar w:fldCharType="separate"/>
      </w:r>
      <w:r w:rsidR="00762A99" w:rsidRPr="00762A99">
        <w:rPr>
          <w:noProof/>
          <w:vertAlign w:val="superscript"/>
        </w:rPr>
        <w:t>19,23,25,26</w:t>
      </w:r>
      <w:ins w:id="21" w:author="Paloma Rojas Saunero" w:date="2021-04-16T10:32:00Z">
        <w:r w:rsidR="00953E34">
          <w:fldChar w:fldCharType="end"/>
        </w:r>
      </w:ins>
      <w:r>
        <w:t xml:space="preserve">)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19"/>
      <w:r w:rsidR="000F210A">
        <w:rPr>
          <w:rStyle w:val="CommentReference"/>
        </w:rPr>
        <w:commentReference w:id="19"/>
      </w:r>
    </w:p>
    <w:p w14:paraId="331E9945" w14:textId="77777777" w:rsidR="00547492" w:rsidRDefault="00547492" w:rsidP="00547492">
      <w:pPr>
        <w:pStyle w:val="NoSpacing"/>
      </w:pPr>
    </w:p>
    <w:p w14:paraId="37EAB1FA" w14:textId="77777777" w:rsidR="00547492" w:rsidRDefault="00547492" w:rsidP="00547492">
      <w:pPr>
        <w:pStyle w:val="NoSpacing"/>
      </w:pPr>
      <w:r>
        <w: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w:t>
      </w:r>
      <w:proofErr w:type="spellStart"/>
      <w:r>
        <w:t>rightarrow</w:t>
      </w:r>
      <w:proofErr w:type="spellEnd"/>
      <w:r>
        <w:t xml:space="preserve"> P^*$ in Figure 3. In this DAG we include </w:t>
      </w:r>
    </w:p>
    <w:p w14:paraId="13E87560" w14:textId="595B63D6" w:rsidR="0005306C" w:rsidRDefault="00547492" w:rsidP="0005306C">
      <w:pPr>
        <w:pStyle w:val="NoSpacing"/>
      </w:pPr>
      <w:r>
        <w:t>$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t>
      </w:r>
      <w:ins w:id="22" w:author="Paloma Rojas Saunero" w:date="2021-04-16T11:44:00Z">
        <w:r w:rsidR="00377611">
          <w:fldChar w:fldCharType="begin" w:fldLock="1"/>
        </w:r>
      </w:ins>
      <w:r w:rsidR="00762A99">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instrText>
      </w:r>
      <w:r w:rsidR="00377611">
        <w:fldChar w:fldCharType="separate"/>
      </w:r>
      <w:r w:rsidR="00762A99" w:rsidRPr="00762A99">
        <w:rPr>
          <w:noProof/>
          <w:vertAlign w:val="superscript"/>
        </w:rPr>
        <w:t>27</w:t>
      </w:r>
      <w:ins w:id="23" w:author="Paloma Rojas Saunero" w:date="2021-04-16T11:44:00Z">
        <w:r w:rsidR="00377611">
          <w:fldChar w:fldCharType="end"/>
        </w:r>
      </w:ins>
      <w:r>
        <w: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t>
      </w:r>
      <w:ins w:id="24" w:author="Paloma Rojas Saunero" w:date="2021-04-16T11:45:00Z">
        <w:r w:rsidR="00377611">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377611">
        <w:fldChar w:fldCharType="separate"/>
      </w:r>
      <w:r w:rsidR="00762A99" w:rsidRPr="00762A99">
        <w:rPr>
          <w:noProof/>
          <w:vertAlign w:val="superscript"/>
        </w:rPr>
        <w:t>28</w:t>
      </w:r>
      <w:ins w:id="25" w:author="Paloma Rojas Saunero" w:date="2021-04-16T11:45:00Z">
        <w:r w:rsidR="00377611">
          <w:fldChar w:fldCharType="end"/>
        </w:r>
      </w:ins>
      <w:r>
        <w:t>. This assumption must hold regardless of whether we use incident cancer as a time-varying exposure, or match cancer patients to participants free of cancer by age.</w:t>
      </w:r>
      <w:r w:rsidR="0005306C">
        <w:t xml:space="preserve"> Furthermore, we note that this is only one of issues with considering cancer diagnosis as the proxy for Pin1 expression, in terms of measurement. We could add more complexity by assigning measurement error to</w:t>
      </w:r>
      <w:r w:rsidR="00377611">
        <w:t xml:space="preserve"> cancer and</w:t>
      </w:r>
      <w:r w:rsidR="0005306C">
        <w:t xml:space="preserve"> dementia diagnosis and unmeasured shared causes that affect </w:t>
      </w:r>
      <w:r w:rsidR="00377611">
        <w:t>both diseases, such as physician’s recommendations and type of health insurance</w:t>
      </w:r>
      <w:r w:rsidR="0005306C">
        <w:t xml:space="preserve">. </w:t>
      </w:r>
    </w:p>
    <w:p w14:paraId="1090891A" w14:textId="77777777" w:rsidR="0005306C" w:rsidRDefault="0005306C" w:rsidP="00547492">
      <w:pPr>
        <w:pStyle w:val="NoSpacing"/>
      </w:pPr>
    </w:p>
    <w:p w14:paraId="2C34311D" w14:textId="77777777" w:rsidR="00547492" w:rsidRDefault="00547492" w:rsidP="00547492">
      <w:pPr>
        <w:pStyle w:val="NoSpacing"/>
      </w:pPr>
    </w:p>
    <w:p w14:paraId="694D033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Zoom in the association between P and P star"}</w:t>
      </w:r>
    </w:p>
    <w:p w14:paraId="4A8070F3" w14:textId="77777777" w:rsidR="00547492" w:rsidRDefault="00547492" w:rsidP="00547492">
      <w:pPr>
        <w:pStyle w:val="NoSpacing"/>
      </w:pPr>
      <w:r>
        <w:t>\</w:t>
      </w:r>
      <w:proofErr w:type="spellStart"/>
      <w:r>
        <w:t>usetikzlibrary</w:t>
      </w:r>
      <w:proofErr w:type="spellEnd"/>
      <w:r>
        <w:t>{arrows}</w:t>
      </w:r>
    </w:p>
    <w:p w14:paraId="3C7A07AC" w14:textId="77777777" w:rsidR="00547492" w:rsidRDefault="00547492" w:rsidP="00547492">
      <w:pPr>
        <w:pStyle w:val="NoSpacing"/>
      </w:pPr>
      <w:r>
        <w:t>\begin{</w:t>
      </w:r>
      <w:proofErr w:type="spellStart"/>
      <w:r>
        <w:t>tikzpicture</w:t>
      </w:r>
      <w:proofErr w:type="spellEnd"/>
      <w:r>
        <w:t>}[node distance=2cm, auto,&gt;=latex, scale = 0.5]</w:t>
      </w:r>
    </w:p>
    <w:p w14:paraId="308532D1" w14:textId="77777777" w:rsidR="00547492" w:rsidRDefault="00547492" w:rsidP="00547492">
      <w:pPr>
        <w:pStyle w:val="NoSpacing"/>
      </w:pPr>
      <w:r>
        <w:t>\node (p) {$P$};</w:t>
      </w:r>
    </w:p>
    <w:p w14:paraId="00FB53E5" w14:textId="77777777" w:rsidR="00547492" w:rsidRDefault="00547492" w:rsidP="00547492">
      <w:pPr>
        <w:pStyle w:val="NoSpacing"/>
      </w:pPr>
      <w:r>
        <w:t>\node [draw, right of = p] (d) {$D = 0$};</w:t>
      </w:r>
    </w:p>
    <w:p w14:paraId="44CE351C" w14:textId="77777777" w:rsidR="00547492" w:rsidRDefault="00547492" w:rsidP="00547492">
      <w:pPr>
        <w:pStyle w:val="NoSpacing"/>
      </w:pPr>
      <w:r>
        <w:t>\node [right of = d] (</w:t>
      </w:r>
      <w:proofErr w:type="spellStart"/>
      <w:r>
        <w:t>pstar</w:t>
      </w:r>
      <w:proofErr w:type="spellEnd"/>
      <w:r>
        <w:t>) {$P^*$};</w:t>
      </w:r>
    </w:p>
    <w:p w14:paraId="35D84080"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C_1$};</w:t>
      </w:r>
    </w:p>
    <w:p w14:paraId="442F3ED3"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_2$};</w:t>
      </w:r>
    </w:p>
    <w:p w14:paraId="6389F3B3" w14:textId="77777777" w:rsidR="00547492" w:rsidRDefault="00547492" w:rsidP="00547492">
      <w:pPr>
        <w:pStyle w:val="NoSpacing"/>
      </w:pPr>
      <w:r>
        <w:t>\draw[-&gt;] (p) -- (d);</w:t>
      </w:r>
    </w:p>
    <w:p w14:paraId="3E570C12" w14:textId="77777777" w:rsidR="00547492" w:rsidRDefault="00547492" w:rsidP="00547492">
      <w:pPr>
        <w:pStyle w:val="NoSpacing"/>
      </w:pPr>
      <w:r>
        <w:t>\draw[-&gt;, violet] (p) to [out=45,in=135, looseness=0.4] (</w:t>
      </w:r>
      <w:proofErr w:type="spellStart"/>
      <w:r>
        <w:t>pstar</w:t>
      </w:r>
      <w:proofErr w:type="spellEnd"/>
      <w:r>
        <w:t>);</w:t>
      </w:r>
    </w:p>
    <w:p w14:paraId="2C76D38D" w14:textId="77777777" w:rsidR="00547492" w:rsidRDefault="00547492" w:rsidP="00547492">
      <w:pPr>
        <w:pStyle w:val="NoSpacing"/>
      </w:pPr>
      <w:r>
        <w:t>\draw[-&gt;] (d) -- (</w:t>
      </w:r>
      <w:proofErr w:type="spellStart"/>
      <w:r>
        <w:t>pstar</w:t>
      </w:r>
      <w:proofErr w:type="spellEnd"/>
      <w:r>
        <w:t>);</w:t>
      </w:r>
    </w:p>
    <w:p w14:paraId="659E86DC" w14:textId="77777777" w:rsidR="00547492" w:rsidRDefault="00547492" w:rsidP="00547492">
      <w:pPr>
        <w:pStyle w:val="NoSpacing"/>
      </w:pPr>
      <w:r>
        <w:t>\draw[-&gt;] (l) -- (p);</w:t>
      </w:r>
    </w:p>
    <w:p w14:paraId="0DA8A06F" w14:textId="77777777" w:rsidR="00547492" w:rsidRDefault="00547492" w:rsidP="00547492">
      <w:pPr>
        <w:pStyle w:val="NoSpacing"/>
      </w:pPr>
      <w:r>
        <w:t>\draw[-&gt;] (l) -- (d);</w:t>
      </w:r>
    </w:p>
    <w:p w14:paraId="191F7521" w14:textId="77777777" w:rsidR="00547492" w:rsidRDefault="00547492" w:rsidP="00547492">
      <w:pPr>
        <w:pStyle w:val="NoSpacing"/>
      </w:pPr>
      <w:r>
        <w:t>\draw[-&gt;] (c) -- (</w:t>
      </w:r>
      <w:proofErr w:type="spellStart"/>
      <w:r>
        <w:t>pstar</w:t>
      </w:r>
      <w:proofErr w:type="spellEnd"/>
      <w:r>
        <w:t>);</w:t>
      </w:r>
    </w:p>
    <w:p w14:paraId="66DD2C4E" w14:textId="77777777" w:rsidR="00547492" w:rsidRDefault="00547492" w:rsidP="00547492">
      <w:pPr>
        <w:pStyle w:val="NoSpacing"/>
      </w:pPr>
      <w:r>
        <w:t>\draw[-&gt;] (c) -- (d);</w:t>
      </w:r>
    </w:p>
    <w:p w14:paraId="4DF9AAD0" w14:textId="77777777" w:rsidR="00547492" w:rsidRDefault="00547492" w:rsidP="00547492">
      <w:pPr>
        <w:pStyle w:val="NoSpacing"/>
      </w:pPr>
      <w:r>
        <w:t>\end{</w:t>
      </w:r>
      <w:proofErr w:type="spellStart"/>
      <w:r>
        <w:t>tikzpicture</w:t>
      </w:r>
      <w:proofErr w:type="spellEnd"/>
      <w:r>
        <w:t>}</w:t>
      </w:r>
    </w:p>
    <w:p w14:paraId="7E1ADEC7" w14:textId="77777777" w:rsidR="00547492" w:rsidRDefault="00547492" w:rsidP="00547492">
      <w:pPr>
        <w:pStyle w:val="NoSpacing"/>
      </w:pPr>
      <w:r>
        <w:t>```</w:t>
      </w:r>
    </w:p>
    <w:p w14:paraId="67E163BD" w14:textId="77777777" w:rsidR="00547492" w:rsidRDefault="00547492" w:rsidP="00547492">
      <w:pPr>
        <w:pStyle w:val="NoSpacing"/>
      </w:pPr>
    </w:p>
    <w:p w14:paraId="4CBC35C8" w14:textId="79DEB58E" w:rsidR="00547492" w:rsidRDefault="00547492" w:rsidP="00547492">
      <w:pPr>
        <w:pStyle w:val="NoSpacing"/>
      </w:pPr>
      <w:r>
        <w:t xml:space="preserve">Up to this point we have outlined </w:t>
      </w:r>
      <w:r w:rsidR="0005306C">
        <w:t>certain</w:t>
      </w:r>
      <w:r>
        <w:t xml:space="preserve"> underlying assumptions of using incident cancer diagnosis as a proxy for Pin1 expression. We continue outlining the additional assumptions related to death as a competing event of ADRD. </w:t>
      </w:r>
    </w:p>
    <w:p w14:paraId="7B2A2333" w14:textId="1A955D15" w:rsidR="000F210A" w:rsidRDefault="000F210A" w:rsidP="00547492">
      <w:pPr>
        <w:pStyle w:val="NoSpacing"/>
      </w:pPr>
    </w:p>
    <w:p w14:paraId="6B68179D" w14:textId="77777777" w:rsidR="00547492" w:rsidRDefault="00547492" w:rsidP="00547492">
      <w:pPr>
        <w:pStyle w:val="NoSpacing"/>
      </w:pPr>
    </w:p>
    <w:p w14:paraId="135ED9B3" w14:textId="77777777" w:rsidR="00547492" w:rsidRDefault="00547492" w:rsidP="00547492">
      <w:pPr>
        <w:pStyle w:val="NoSpacing"/>
      </w:pPr>
      <w:r>
        <w:t>## 3. Overview of the causal question and assumptions related to death as a competing event of ADRD</w:t>
      </w:r>
    </w:p>
    <w:p w14:paraId="530F616D" w14:textId="77777777" w:rsidR="00C24615" w:rsidRDefault="00C24615" w:rsidP="00547492">
      <w:pPr>
        <w:pStyle w:val="NoSpacing"/>
      </w:pPr>
    </w:p>
    <w:p w14:paraId="7985F01A" w14:textId="4E9508B2" w:rsidR="00547492" w:rsidRDefault="00C24615" w:rsidP="00547492">
      <w:pPr>
        <w:pStyle w:val="NoSpacing"/>
      </w:pPr>
      <w:r>
        <w:t>M</w:t>
      </w:r>
      <w:commentRangeStart w:id="26"/>
      <w:commentRangeStart w:id="27"/>
      <w:commentRangeStart w:id="28"/>
      <w:r w:rsidR="00547492">
        <w:t>ortality increases steeply in late life</w:t>
      </w:r>
      <w:r w:rsidR="00516BFC">
        <w:t xml:space="preserve">, which </w:t>
      </w:r>
      <w:r w:rsidR="00547492">
        <w:t xml:space="preserve">means that </w:t>
      </w:r>
      <w:r w:rsidR="00516BFC">
        <w:t xml:space="preserve">even in the setting of the randomized controlled trial, </w:t>
      </w:r>
      <w:r w:rsidR="00547492">
        <w:t xml:space="preserve">in order to measure ADRD over follow-up individuals have </w:t>
      </w:r>
      <w:r w:rsidR="00516BFC">
        <w:t>to survive long enough</w:t>
      </w:r>
      <w:r w:rsidR="005D4739">
        <w:t xml:space="preserve"> to have a diagnosis</w:t>
      </w:r>
      <w:r w:rsidR="00547492">
        <w:t xml:space="preserve">. For this reason death is a competing event of ADRD because if a participant dies prior to ADRD diagnosis, death prevents from observing ADRD at future time-points. </w:t>
      </w:r>
      <w:commentRangeEnd w:id="26"/>
      <w:r w:rsidR="000F210A">
        <w:rPr>
          <w:rStyle w:val="CommentReference"/>
        </w:rPr>
        <w:commentReference w:id="26"/>
      </w:r>
      <w:commentRangeEnd w:id="27"/>
      <w:r w:rsidR="00051409">
        <w:rPr>
          <w:rStyle w:val="CommentReference"/>
        </w:rPr>
        <w:commentReference w:id="27"/>
      </w:r>
      <w:commentRangeEnd w:id="28"/>
      <w:r w:rsidR="005D4739">
        <w:rPr>
          <w:rStyle w:val="CommentReference"/>
        </w:rPr>
        <w:commentReference w:id="28"/>
      </w:r>
      <w:r w:rsidR="00516BFC">
        <w:t>In our setting, this becomes a major challenge, since we are measuring cancer diagnosis as the proxy for Pin1, and cancer is a leading cause of mortality in midlife and late life</w:t>
      </w:r>
      <w:ins w:id="29" w:author="Paloma Rojas Saunero" w:date="2021-04-16T11:41:00Z">
        <w:r w:rsidR="00377611">
          <w:fldChar w:fldCharType="begin" w:fldLock="1"/>
        </w:r>
      </w:ins>
      <w:r w:rsidR="00762A99">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29)"},"properties":{"noteIndex":0},"schema":"https://github.com/citation-style-language/schema/raw/master/csl-citation.json"}</w:instrText>
      </w:r>
      <w:r w:rsidR="00377611">
        <w:fldChar w:fldCharType="separate"/>
      </w:r>
      <w:r w:rsidR="00762A99" w:rsidRPr="00762A99">
        <w:rPr>
          <w:noProof/>
          <w:vertAlign w:val="superscript"/>
        </w:rPr>
        <w:t>29</w:t>
      </w:r>
      <w:ins w:id="30" w:author="Paloma Rojas Saunero" w:date="2021-04-16T11:41:00Z">
        <w:r w:rsidR="00377611">
          <w:fldChar w:fldCharType="end"/>
        </w:r>
      </w:ins>
      <w:r w:rsidR="00516BFC">
        <w:t xml:space="preserve">. </w:t>
      </w:r>
      <w:r w:rsidR="00547492">
        <w:t>We can visualize this data feature in the causal diagram in Figure 4. In this DAG we include $D_{15}$ as a representation of death at 15 years of follow-up, an arrow between $P$ and $D_{15}$ since $P$ may increase the mortality risk. We also include an arrow between $P^*$ and $D_{15}$ since cancer diagnosis, and subsequent treatment (or lack of treatment) may have an effect on death. Last, the arrow from $D_{15}$ and $Y_{20}$ represents the key feature of a competing events data structure: an individual who dies at 15 years of follow-up cannot subsequently develop ADRD, and since $D_{15}$ and $Y_{20}$ are events related to aging, $C$ represent the shared causes of both events.</w:t>
      </w:r>
    </w:p>
    <w:p w14:paraId="22590192" w14:textId="77777777" w:rsidR="00547492" w:rsidRDefault="00547492" w:rsidP="00547492">
      <w:pPr>
        <w:pStyle w:val="NoSpacing"/>
      </w:pPr>
    </w:p>
    <w:p w14:paraId="4B9DF5B6" w14:textId="4163E454" w:rsidR="00547492" w:rsidRDefault="00547492" w:rsidP="00547492">
      <w:pPr>
        <w:pStyle w:val="NoSpacing"/>
      </w:pPr>
      <w:r>
        <w:t>In this DAG we observe that, had we measured and adjusted for $L$, we could estimate the total effect of $P$ in $Y_{20}$ without further assumptions. However the total effect includes all pathways between $P$ and $Y_{20}$</w:t>
      </w:r>
      <w:ins w:id="31" w:author="Paloma Rojas Saunero" w:date="2021-04-16T12:02:00Z">
        <w:r w:rsidR="00A8211B">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A8211B">
        <w:fldChar w:fldCharType="separate"/>
      </w:r>
      <w:r w:rsidR="00762A99" w:rsidRPr="00762A99">
        <w:rPr>
          <w:noProof/>
          <w:vertAlign w:val="superscript"/>
        </w:rPr>
        <w:t>28</w:t>
      </w:r>
      <w:ins w:id="32" w:author="Paloma Rojas Saunero" w:date="2021-04-16T12:02:00Z">
        <w:r w:rsidR="00A8211B">
          <w:fldChar w:fldCharType="end"/>
        </w:r>
      </w:ins>
      <w:r>
        <w:t>. This means that if Pin1 has an effect on mortality through cancer or other mechanisms, we will observe a protective effect of Pin1 over-expression in ADRD, partially or fully mediated through death</w:t>
      </w:r>
      <w:commentRangeStart w:id="33"/>
      <w:r>
        <w:t>. Since the question of interest is focused on the direct effect of $P$ in $Y_{20}$ as in Figure 4 (violet arrows)</w:t>
      </w:r>
      <w:r w:rsidR="002118F4">
        <w:t xml:space="preserve"> we need to conceptualize the different mechanisms through which $P$ could affect </w:t>
      </w:r>
      <w:r w:rsidR="002118F4">
        <w:t>$D_{15}$</w:t>
      </w:r>
      <w:r w:rsidR="002118F4">
        <w:t xml:space="preserve"> and $Y_{20}$. With this in mind we can conceive different causal </w:t>
      </w:r>
      <w:r>
        <w:t>questions (estimands) to represent this direct effect</w:t>
      </w:r>
      <w:commentRangeEnd w:id="33"/>
      <w:r w:rsidR="001220DD">
        <w:rPr>
          <w:rStyle w:val="CommentReference"/>
        </w:rPr>
        <w:commentReference w:id="33"/>
      </w:r>
      <w:r>
        <w:t>, such as the controlled direct effect (CDE</w:t>
      </w:r>
      <w:r w:rsidR="002118F4">
        <w:t xml:space="preserve">) </w:t>
      </w:r>
      <w:r>
        <w:t xml:space="preserve"> and the natural separable direct effect. 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p>
    <w:p w14:paraId="2D6F9E89" w14:textId="77777777" w:rsidR="00547492" w:rsidRDefault="00547492" w:rsidP="00547492">
      <w:pPr>
        <w:pStyle w:val="NoSpacing"/>
      </w:pPr>
    </w:p>
    <w:p w14:paraId="2E21B42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Direct effect of Pin1 in the risk of ADRD at 20 years of follow-up, with cancer diagnosis as proxy of Pin1"}</w:t>
      </w:r>
    </w:p>
    <w:p w14:paraId="5E081EF8" w14:textId="77777777" w:rsidR="00547492" w:rsidRDefault="00547492" w:rsidP="00547492">
      <w:pPr>
        <w:pStyle w:val="NoSpacing"/>
      </w:pPr>
      <w:r>
        <w:t>\</w:t>
      </w:r>
      <w:proofErr w:type="spellStart"/>
      <w:r>
        <w:t>usetikzlibrary</w:t>
      </w:r>
      <w:proofErr w:type="spellEnd"/>
      <w:r>
        <w:t>{arrows}</w:t>
      </w:r>
    </w:p>
    <w:p w14:paraId="7898E6C8" w14:textId="77777777" w:rsidR="00547492" w:rsidRDefault="00547492" w:rsidP="00547492">
      <w:pPr>
        <w:pStyle w:val="NoSpacing"/>
      </w:pPr>
      <w:r>
        <w:t>\begin{</w:t>
      </w:r>
      <w:proofErr w:type="spellStart"/>
      <w:r>
        <w:t>tikzpicture</w:t>
      </w:r>
      <w:proofErr w:type="spellEnd"/>
      <w:r>
        <w:t>}[node distance=2cm, auto,&gt;=latex, scale = 0.5]</w:t>
      </w:r>
    </w:p>
    <w:p w14:paraId="1CDA8CEE" w14:textId="77777777" w:rsidR="00547492" w:rsidRDefault="00547492" w:rsidP="00547492">
      <w:pPr>
        <w:pStyle w:val="NoSpacing"/>
      </w:pPr>
      <w:r>
        <w:t>\node (p) {$P$};</w:t>
      </w:r>
    </w:p>
    <w:p w14:paraId="075D4D1F"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21645CC1"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22471E53" w14:textId="77777777" w:rsidR="00547492" w:rsidRDefault="00547492" w:rsidP="00547492">
      <w:pPr>
        <w:pStyle w:val="NoSpacing"/>
      </w:pPr>
      <w:r>
        <w:t>\node [draw, right of = p] (d) {$D_{15}$};</w:t>
      </w:r>
    </w:p>
    <w:p w14:paraId="1D631133" w14:textId="77777777" w:rsidR="00547492" w:rsidRDefault="00547492" w:rsidP="00547492">
      <w:pPr>
        <w:pStyle w:val="NoSpacing"/>
      </w:pPr>
      <w:r>
        <w:t>\node [right of = d] (y) {$Y_{20}$};</w:t>
      </w:r>
    </w:p>
    <w:p w14:paraId="7C978A18"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w:t>
      </w:r>
    </w:p>
    <w:p w14:paraId="5C99C03D" w14:textId="77777777" w:rsidR="00547492" w:rsidRDefault="00547492" w:rsidP="00547492">
      <w:pPr>
        <w:pStyle w:val="NoSpacing"/>
      </w:pPr>
      <w:r>
        <w:t>\draw[-&gt;, violet] (p) -- (</w:t>
      </w:r>
      <w:proofErr w:type="spellStart"/>
      <w:r>
        <w:t>pstar</w:t>
      </w:r>
      <w:proofErr w:type="spellEnd"/>
      <w:r>
        <w:t>);</w:t>
      </w:r>
    </w:p>
    <w:p w14:paraId="1170D861" w14:textId="77777777" w:rsidR="00547492" w:rsidRDefault="00547492" w:rsidP="00547492">
      <w:pPr>
        <w:pStyle w:val="NoSpacing"/>
      </w:pPr>
      <w:r>
        <w:t>\draw[-&gt;] (</w:t>
      </w:r>
      <w:proofErr w:type="spellStart"/>
      <w:r>
        <w:t>pstar</w:t>
      </w:r>
      <w:proofErr w:type="spellEnd"/>
      <w:r>
        <w:t>) -- (d);</w:t>
      </w:r>
    </w:p>
    <w:p w14:paraId="3129AA26" w14:textId="77777777" w:rsidR="00547492" w:rsidRDefault="00547492" w:rsidP="00547492">
      <w:pPr>
        <w:pStyle w:val="NoSpacing"/>
      </w:pPr>
      <w:r>
        <w:t>\draw[-&gt;] (p) -- (d);</w:t>
      </w:r>
    </w:p>
    <w:p w14:paraId="26715464" w14:textId="77777777" w:rsidR="00547492" w:rsidRDefault="00547492" w:rsidP="00547492">
      <w:pPr>
        <w:pStyle w:val="NoSpacing"/>
      </w:pPr>
      <w:r>
        <w:t>\draw[-&gt;] (d) -- (y);</w:t>
      </w:r>
    </w:p>
    <w:p w14:paraId="64BF38F9" w14:textId="77777777" w:rsidR="00547492" w:rsidRDefault="00547492" w:rsidP="00547492">
      <w:pPr>
        <w:pStyle w:val="NoSpacing"/>
      </w:pPr>
      <w:r>
        <w:t>\draw[-&gt;] (l) -- (p);</w:t>
      </w:r>
    </w:p>
    <w:p w14:paraId="16F98E96" w14:textId="77777777" w:rsidR="00547492" w:rsidRDefault="00547492" w:rsidP="00547492">
      <w:pPr>
        <w:pStyle w:val="NoSpacing"/>
      </w:pPr>
      <w:r>
        <w:t>\draw[-&gt;] (l) -- (y);</w:t>
      </w:r>
    </w:p>
    <w:p w14:paraId="7EDFDA11" w14:textId="77777777" w:rsidR="00547492" w:rsidRDefault="00547492" w:rsidP="00547492">
      <w:pPr>
        <w:pStyle w:val="NoSpacing"/>
      </w:pPr>
      <w:r>
        <w:t>\draw[-&gt;] (c) -- (d);</w:t>
      </w:r>
    </w:p>
    <w:p w14:paraId="6CBDCC9D" w14:textId="77777777" w:rsidR="00547492" w:rsidRDefault="00547492" w:rsidP="00547492">
      <w:pPr>
        <w:pStyle w:val="NoSpacing"/>
      </w:pPr>
      <w:r>
        <w:t>\draw[-&gt;] (c) -- (y);</w:t>
      </w:r>
    </w:p>
    <w:p w14:paraId="485F886A" w14:textId="77777777" w:rsidR="00547492" w:rsidRDefault="00547492" w:rsidP="00547492">
      <w:pPr>
        <w:pStyle w:val="NoSpacing"/>
      </w:pPr>
      <w:r>
        <w:lastRenderedPageBreak/>
        <w:t>\draw[-&gt;, violet] (p) to [out=45,in=135, looseness=0.4] (y);</w:t>
      </w:r>
    </w:p>
    <w:p w14:paraId="14011B35" w14:textId="77777777" w:rsidR="00547492" w:rsidRDefault="00547492" w:rsidP="00547492">
      <w:pPr>
        <w:pStyle w:val="NoSpacing"/>
      </w:pPr>
      <w:r>
        <w:t>\end{</w:t>
      </w:r>
      <w:proofErr w:type="spellStart"/>
      <w:r>
        <w:t>tikzpicture</w:t>
      </w:r>
      <w:proofErr w:type="spellEnd"/>
      <w:r>
        <w:t>}</w:t>
      </w:r>
    </w:p>
    <w:p w14:paraId="097D8BC9" w14:textId="77777777" w:rsidR="00547492" w:rsidRDefault="00547492" w:rsidP="00547492">
      <w:pPr>
        <w:pStyle w:val="NoSpacing"/>
      </w:pPr>
      <w:r>
        <w:t>```</w:t>
      </w:r>
    </w:p>
    <w:p w14:paraId="69381EAB" w14:textId="20F19182" w:rsidR="001220DD" w:rsidRDefault="001220DD" w:rsidP="001220DD">
      <w:pPr>
        <w:pStyle w:val="NoSpacing"/>
      </w:pPr>
      <w:r>
        <w:t>T</w:t>
      </w:r>
      <w:r>
        <w:t>h</w:t>
      </w:r>
      <w:r>
        <w:t>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 In this setting death is treated as a censoring event and it can be interpreted as those who died would have the same risk of developing dementia if prevented from dying than those who remained alive and free of dementia at a given time point, conditional on shared causes of dementia and death.</w:t>
      </w:r>
    </w:p>
    <w:p w14:paraId="30685518" w14:textId="54ACE2B6" w:rsidR="00547492" w:rsidRDefault="00547492" w:rsidP="00547492">
      <w:pPr>
        <w:pStyle w:val="NoSpacing"/>
      </w:pPr>
    </w:p>
    <w:p w14:paraId="07823DDB" w14:textId="577485C8" w:rsidR="001220DD" w:rsidRDefault="001220DD" w:rsidP="00547492">
      <w:pPr>
        <w:pStyle w:val="NoSpacing"/>
        <w:rPr>
          <w:ins w:id="34" w:author="Paloma Rojas Saunero" w:date="2021-04-16T12:27:00Z"/>
        </w:rPr>
      </w:pPr>
      <w:ins w:id="35" w:author="Paloma Rojas Saunero" w:date="2021-04-16T12:26:00Z">
        <w:r>
          <w:t xml:space="preserve">Therefore, if we combine the challenges in section two related to cancer diagnosis </w:t>
        </w:r>
      </w:ins>
      <w:ins w:id="36" w:author="Paloma Rojas Saunero" w:date="2021-04-16T12:27:00Z">
        <w:r>
          <w:t xml:space="preserve">as a proxy for Pin1 over-expression, and having death as a competing event of ADRD we observe the complexity of the DAG in Figure 5. </w:t>
        </w:r>
      </w:ins>
    </w:p>
    <w:p w14:paraId="2C3D1F73" w14:textId="5940072D" w:rsidR="001220DD" w:rsidRDefault="001220DD" w:rsidP="00547492">
      <w:pPr>
        <w:pStyle w:val="NoSpacing"/>
        <w:rPr>
          <w:ins w:id="37" w:author="Paloma Rojas Saunero" w:date="2021-04-16T13:04:00Z"/>
        </w:rPr>
      </w:pPr>
    </w:p>
    <w:p w14:paraId="6258501E" w14:textId="3841CBFB" w:rsidR="00F851C6" w:rsidRDefault="00F851C6" w:rsidP="00F851C6">
      <w:pPr>
        <w:pStyle w:val="NoSpacing"/>
        <w:rPr>
          <w:ins w:id="38" w:author="Paloma Rojas Saunero" w:date="2021-04-16T13:04:00Z"/>
        </w:rPr>
      </w:pPr>
      <w:ins w:id="39" w:author="Paloma Rojas Saunero" w:date="2021-04-16T13:04:00Z">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w:t>
        </w:r>
        <w:r w:rsidRPr="00F851C6">
          <w:t xml:space="preserve"> </w:t>
        </w:r>
        <w:r>
          <w:t>Direct effect of Pin1 in the risk of ADRD at 20 years of follow-up, with cancer diagnosis as proxy of Pin1"}</w:t>
        </w:r>
      </w:ins>
    </w:p>
    <w:p w14:paraId="71067240" w14:textId="77777777" w:rsidR="00F851C6" w:rsidRDefault="00F851C6" w:rsidP="00F851C6">
      <w:pPr>
        <w:pStyle w:val="NoSpacing"/>
        <w:rPr>
          <w:ins w:id="40" w:author="Paloma Rojas Saunero" w:date="2021-04-16T13:04:00Z"/>
        </w:rPr>
      </w:pPr>
      <w:ins w:id="41" w:author="Paloma Rojas Saunero" w:date="2021-04-16T13:04:00Z">
        <w:r>
          <w:t>\</w:t>
        </w:r>
        <w:proofErr w:type="spellStart"/>
        <w:r>
          <w:t>usetikzlibrary</w:t>
        </w:r>
        <w:proofErr w:type="spellEnd"/>
        <w:r>
          <w:t>{arrows}</w:t>
        </w:r>
      </w:ins>
    </w:p>
    <w:p w14:paraId="1F59FBE9" w14:textId="77777777" w:rsidR="00F851C6" w:rsidRDefault="00F851C6" w:rsidP="00F851C6">
      <w:pPr>
        <w:pStyle w:val="NoSpacing"/>
        <w:rPr>
          <w:ins w:id="42" w:author="Paloma Rojas Saunero" w:date="2021-04-16T13:04:00Z"/>
        </w:rPr>
      </w:pPr>
      <w:ins w:id="43" w:author="Paloma Rojas Saunero" w:date="2021-04-16T13:04:00Z">
        <w:r>
          <w:t>\begin{</w:t>
        </w:r>
        <w:proofErr w:type="spellStart"/>
        <w:r>
          <w:t>tikzpicture</w:t>
        </w:r>
        <w:proofErr w:type="spellEnd"/>
        <w:r>
          <w:t>}[node distance=2cm, auto,&gt;=latex, scale = 0.5]</w:t>
        </w:r>
      </w:ins>
    </w:p>
    <w:p w14:paraId="5A21DA75" w14:textId="77777777" w:rsidR="00F851C6" w:rsidRDefault="00F851C6" w:rsidP="00F851C6">
      <w:pPr>
        <w:pStyle w:val="NoSpacing"/>
        <w:rPr>
          <w:ins w:id="44" w:author="Paloma Rojas Saunero" w:date="2021-04-16T13:04:00Z"/>
        </w:rPr>
      </w:pPr>
      <w:ins w:id="45" w:author="Paloma Rojas Saunero" w:date="2021-04-16T13:04:00Z">
        <w:r>
          <w:t>\node (p) {$P$};</w:t>
        </w:r>
      </w:ins>
    </w:p>
    <w:p w14:paraId="5FC698E9" w14:textId="77777777" w:rsidR="00F851C6" w:rsidRDefault="00F851C6" w:rsidP="00F851C6">
      <w:pPr>
        <w:pStyle w:val="NoSpacing"/>
        <w:rPr>
          <w:ins w:id="46" w:author="Paloma Rojas Saunero" w:date="2021-04-16T13:04:00Z"/>
        </w:rPr>
      </w:pPr>
      <w:ins w:id="47" w:author="Paloma Rojas Saunero" w:date="2021-04-16T13:04:00Z">
        <w:r>
          <w:t xml:space="preserve">\node [below of = p, </w:t>
        </w:r>
        <w:proofErr w:type="spellStart"/>
        <w:r>
          <w:t>yshift</w:t>
        </w:r>
        <w:proofErr w:type="spellEnd"/>
        <w:r>
          <w:t xml:space="preserve"> = 1cm, </w:t>
        </w:r>
        <w:proofErr w:type="spellStart"/>
        <w:r>
          <w:t>xshift</w:t>
        </w:r>
        <w:proofErr w:type="spellEnd"/>
        <w:r>
          <w:t xml:space="preserve"> = -1cm](l) {$L$};</w:t>
        </w:r>
      </w:ins>
    </w:p>
    <w:p w14:paraId="60E51DC0" w14:textId="77777777" w:rsidR="00F851C6" w:rsidRDefault="00F851C6" w:rsidP="00F851C6">
      <w:pPr>
        <w:pStyle w:val="NoSpacing"/>
        <w:rPr>
          <w:ins w:id="48" w:author="Paloma Rojas Saunero" w:date="2021-04-16T13:04:00Z"/>
        </w:rPr>
      </w:pPr>
      <w:ins w:id="49" w:author="Paloma Rojas Saunero" w:date="2021-04-16T13:04:00Z">
        <w:r>
          <w:t>\node [right of = p] (</w:t>
        </w:r>
        <w:proofErr w:type="spellStart"/>
        <w:r>
          <w:t>dp</w:t>
        </w:r>
        <w:proofErr w:type="spellEnd"/>
        <w:r>
          <w:t>) {$D_{&lt;P*}$};</w:t>
        </w:r>
      </w:ins>
    </w:p>
    <w:p w14:paraId="50B3394C" w14:textId="77777777" w:rsidR="00F851C6" w:rsidRDefault="00F851C6" w:rsidP="00F851C6">
      <w:pPr>
        <w:pStyle w:val="NoSpacing"/>
        <w:rPr>
          <w:ins w:id="50" w:author="Paloma Rojas Saunero" w:date="2021-04-16T13:04:00Z"/>
        </w:rPr>
      </w:pPr>
      <w:ins w:id="51" w:author="Paloma Rojas Saunero" w:date="2021-04-16T13:04:00Z">
        <w:r>
          <w:t xml:space="preserve">\node [right of = </w:t>
        </w:r>
        <w:proofErr w:type="spellStart"/>
        <w:r>
          <w:t>dp</w:t>
        </w:r>
        <w:proofErr w:type="spellEnd"/>
        <w:r>
          <w:t>] (</w:t>
        </w:r>
        <w:proofErr w:type="spellStart"/>
        <w:r>
          <w:t>pstar</w:t>
        </w:r>
        <w:proofErr w:type="spellEnd"/>
        <w:r>
          <w:t>) {$P*$};</w:t>
        </w:r>
      </w:ins>
    </w:p>
    <w:p w14:paraId="06A9FDB1" w14:textId="77777777" w:rsidR="00F851C6" w:rsidRDefault="00F851C6" w:rsidP="00F851C6">
      <w:pPr>
        <w:pStyle w:val="NoSpacing"/>
        <w:rPr>
          <w:ins w:id="52" w:author="Paloma Rojas Saunero" w:date="2021-04-16T13:04:00Z"/>
        </w:rPr>
      </w:pPr>
      <w:ins w:id="53" w:author="Paloma Rojas Saunero" w:date="2021-04-16T13:04:00Z">
        <w:r>
          <w:t xml:space="preserve">\node [right of = </w:t>
        </w:r>
        <w:proofErr w:type="spellStart"/>
        <w:r>
          <w:t>pstar</w:t>
        </w:r>
        <w:proofErr w:type="spellEnd"/>
        <w:r>
          <w:t>] (d) {$D_{15}$};</w:t>
        </w:r>
      </w:ins>
    </w:p>
    <w:p w14:paraId="4276240D" w14:textId="77777777" w:rsidR="00F851C6" w:rsidRDefault="00F851C6" w:rsidP="00F851C6">
      <w:pPr>
        <w:pStyle w:val="NoSpacing"/>
        <w:rPr>
          <w:ins w:id="54" w:author="Paloma Rojas Saunero" w:date="2021-04-16T13:04:00Z"/>
        </w:rPr>
      </w:pPr>
      <w:ins w:id="55" w:author="Paloma Rojas Saunero" w:date="2021-04-16T13:04:00Z">
        <w:r>
          <w:t>\node [right of = d] (y) {$Y_{20}$};</w:t>
        </w:r>
      </w:ins>
    </w:p>
    <w:p w14:paraId="4951DBC4" w14:textId="77777777" w:rsidR="00F851C6" w:rsidRDefault="00F851C6" w:rsidP="00F851C6">
      <w:pPr>
        <w:pStyle w:val="NoSpacing"/>
        <w:rPr>
          <w:ins w:id="56" w:author="Paloma Rojas Saunero" w:date="2021-04-16T13:04:00Z"/>
        </w:rPr>
      </w:pPr>
      <w:ins w:id="57" w:author="Paloma Rojas Saunero" w:date="2021-04-16T13:04:00Z">
        <w:r>
          <w:t xml:space="preserve">\node [above of = </w:t>
        </w:r>
        <w:proofErr w:type="spellStart"/>
        <w:r>
          <w:t>dp</w:t>
        </w:r>
        <w:proofErr w:type="spellEnd"/>
        <w:r>
          <w:t xml:space="preserve">, </w:t>
        </w:r>
        <w:proofErr w:type="spellStart"/>
        <w:r>
          <w:t>yshift</w:t>
        </w:r>
        <w:proofErr w:type="spellEnd"/>
        <w:r>
          <w:t xml:space="preserve"> = -1cm, </w:t>
        </w:r>
        <w:proofErr w:type="spellStart"/>
        <w:r>
          <w:t>xshift</w:t>
        </w:r>
        <w:proofErr w:type="spellEnd"/>
        <w:r>
          <w:t xml:space="preserve"> = +1cm](c) {$C_1$};</w:t>
        </w:r>
      </w:ins>
    </w:p>
    <w:p w14:paraId="6468CE42" w14:textId="77777777" w:rsidR="00F851C6" w:rsidRDefault="00F851C6" w:rsidP="00F851C6">
      <w:pPr>
        <w:pStyle w:val="NoSpacing"/>
        <w:rPr>
          <w:ins w:id="58" w:author="Paloma Rojas Saunero" w:date="2021-04-16T13:04:00Z"/>
        </w:rPr>
      </w:pPr>
      <w:ins w:id="59" w:author="Paloma Rojas Saunero" w:date="2021-04-16T13:04:00Z">
        <w:r>
          <w:t xml:space="preserve">\node [above of = d, </w:t>
        </w:r>
        <w:proofErr w:type="spellStart"/>
        <w:r>
          <w:t>yshift</w:t>
        </w:r>
        <w:proofErr w:type="spellEnd"/>
        <w:r>
          <w:t xml:space="preserve"> = -1cm, </w:t>
        </w:r>
        <w:proofErr w:type="spellStart"/>
        <w:r>
          <w:t>xshift</w:t>
        </w:r>
        <w:proofErr w:type="spellEnd"/>
        <w:r>
          <w:t xml:space="preserve"> = +1cm](cd) {$C_2$};</w:t>
        </w:r>
      </w:ins>
    </w:p>
    <w:p w14:paraId="23BDB4F0" w14:textId="77777777" w:rsidR="00F851C6" w:rsidRDefault="00F851C6" w:rsidP="00F851C6">
      <w:pPr>
        <w:pStyle w:val="NoSpacing"/>
        <w:rPr>
          <w:ins w:id="60" w:author="Paloma Rojas Saunero" w:date="2021-04-16T13:04:00Z"/>
        </w:rPr>
      </w:pPr>
      <w:ins w:id="61" w:author="Paloma Rojas Saunero" w:date="2021-04-16T13:04:00Z">
        <w:r>
          <w:t>\draw[-&gt;] (p) -- (</w:t>
        </w:r>
        <w:proofErr w:type="spellStart"/>
        <w:r>
          <w:t>dp</w:t>
        </w:r>
        <w:proofErr w:type="spellEnd"/>
        <w:r>
          <w:t>);</w:t>
        </w:r>
      </w:ins>
    </w:p>
    <w:p w14:paraId="3FD31170" w14:textId="77777777" w:rsidR="00F851C6" w:rsidRDefault="00F851C6" w:rsidP="00F851C6">
      <w:pPr>
        <w:pStyle w:val="NoSpacing"/>
        <w:rPr>
          <w:ins w:id="62" w:author="Paloma Rojas Saunero" w:date="2021-04-16T13:04:00Z"/>
        </w:rPr>
      </w:pPr>
      <w:ins w:id="63" w:author="Paloma Rojas Saunero" w:date="2021-04-16T13:04:00Z">
        <w:r>
          <w:t>\draw[-&gt;] (</w:t>
        </w:r>
        <w:proofErr w:type="spellStart"/>
        <w:r>
          <w:t>dp</w:t>
        </w:r>
        <w:proofErr w:type="spellEnd"/>
        <w:r>
          <w:t>) -- (</w:t>
        </w:r>
        <w:proofErr w:type="spellStart"/>
        <w:r>
          <w:t>pstar</w:t>
        </w:r>
        <w:proofErr w:type="spellEnd"/>
        <w:r>
          <w:t>);</w:t>
        </w:r>
      </w:ins>
    </w:p>
    <w:p w14:paraId="1F50BCA6" w14:textId="77777777" w:rsidR="00F851C6" w:rsidRDefault="00F851C6" w:rsidP="00F851C6">
      <w:pPr>
        <w:pStyle w:val="NoSpacing"/>
        <w:rPr>
          <w:ins w:id="64" w:author="Paloma Rojas Saunero" w:date="2021-04-16T13:04:00Z"/>
        </w:rPr>
      </w:pPr>
      <w:ins w:id="65" w:author="Paloma Rojas Saunero" w:date="2021-04-16T13:04:00Z">
        <w:r>
          <w:t>\draw[-&gt;, violet] (p) to [out=-45,in=-135, looseness=0.3] (</w:t>
        </w:r>
        <w:proofErr w:type="spellStart"/>
        <w:r>
          <w:t>pstar</w:t>
        </w:r>
        <w:proofErr w:type="spellEnd"/>
        <w:r>
          <w:t>);</w:t>
        </w:r>
      </w:ins>
    </w:p>
    <w:p w14:paraId="7761E04D" w14:textId="77777777" w:rsidR="00F851C6" w:rsidRDefault="00F851C6" w:rsidP="00F851C6">
      <w:pPr>
        <w:pStyle w:val="NoSpacing"/>
        <w:rPr>
          <w:ins w:id="66" w:author="Paloma Rojas Saunero" w:date="2021-04-16T13:04:00Z"/>
        </w:rPr>
      </w:pPr>
      <w:ins w:id="67" w:author="Paloma Rojas Saunero" w:date="2021-04-16T13:04:00Z">
        <w:r>
          <w:t>\draw[-&gt;] (</w:t>
        </w:r>
        <w:proofErr w:type="spellStart"/>
        <w:r>
          <w:t>pstar</w:t>
        </w:r>
        <w:proofErr w:type="spellEnd"/>
        <w:r>
          <w:t>) -- (d);</w:t>
        </w:r>
      </w:ins>
    </w:p>
    <w:p w14:paraId="00E6EC6D" w14:textId="77777777" w:rsidR="00F851C6" w:rsidRDefault="00F851C6" w:rsidP="00F851C6">
      <w:pPr>
        <w:pStyle w:val="NoSpacing"/>
        <w:rPr>
          <w:ins w:id="68" w:author="Paloma Rojas Saunero" w:date="2021-04-16T13:04:00Z"/>
        </w:rPr>
      </w:pPr>
      <w:ins w:id="69" w:author="Paloma Rojas Saunero" w:date="2021-04-16T13:04:00Z">
        <w:r>
          <w:t>\draw[-&gt;, violet] (p) to [out=-45,in=-135, looseness=0.3] (y);</w:t>
        </w:r>
      </w:ins>
    </w:p>
    <w:p w14:paraId="3608CE37" w14:textId="77777777" w:rsidR="00F851C6" w:rsidRDefault="00F851C6" w:rsidP="00F851C6">
      <w:pPr>
        <w:pStyle w:val="NoSpacing"/>
        <w:rPr>
          <w:ins w:id="70" w:author="Paloma Rojas Saunero" w:date="2021-04-16T13:04:00Z"/>
        </w:rPr>
      </w:pPr>
      <w:ins w:id="71" w:author="Paloma Rojas Saunero" w:date="2021-04-16T13:04:00Z">
        <w:r>
          <w:t>\draw[-&gt;] (d) -- (y);</w:t>
        </w:r>
      </w:ins>
    </w:p>
    <w:p w14:paraId="0ADBEBCD" w14:textId="77777777" w:rsidR="00F851C6" w:rsidRDefault="00F851C6" w:rsidP="00F851C6">
      <w:pPr>
        <w:pStyle w:val="NoSpacing"/>
        <w:rPr>
          <w:ins w:id="72" w:author="Paloma Rojas Saunero" w:date="2021-04-16T13:04:00Z"/>
        </w:rPr>
      </w:pPr>
      <w:ins w:id="73" w:author="Paloma Rojas Saunero" w:date="2021-04-16T13:04:00Z">
        <w:r>
          <w:t>\draw[-&gt;] (l) -- (p);</w:t>
        </w:r>
      </w:ins>
    </w:p>
    <w:p w14:paraId="31F1D1EB" w14:textId="77777777" w:rsidR="00F851C6" w:rsidRDefault="00F851C6" w:rsidP="00F851C6">
      <w:pPr>
        <w:pStyle w:val="NoSpacing"/>
        <w:rPr>
          <w:ins w:id="74" w:author="Paloma Rojas Saunero" w:date="2021-04-16T13:04:00Z"/>
        </w:rPr>
      </w:pPr>
      <w:ins w:id="75" w:author="Paloma Rojas Saunero" w:date="2021-04-16T13:04:00Z">
        <w:r>
          <w:t>\draw[-&gt;] (l) to [out=0,in=270, looseness=0.4] (y);</w:t>
        </w:r>
      </w:ins>
    </w:p>
    <w:p w14:paraId="250EF1ED" w14:textId="77777777" w:rsidR="00F851C6" w:rsidRDefault="00F851C6" w:rsidP="00F851C6">
      <w:pPr>
        <w:pStyle w:val="NoSpacing"/>
        <w:rPr>
          <w:ins w:id="76" w:author="Paloma Rojas Saunero" w:date="2021-04-16T13:04:00Z"/>
        </w:rPr>
      </w:pPr>
      <w:ins w:id="77" w:author="Paloma Rojas Saunero" w:date="2021-04-16T13:04:00Z">
        <w:r>
          <w:t>\draw[-&gt;] (c) -- (</w:t>
        </w:r>
        <w:proofErr w:type="spellStart"/>
        <w:r>
          <w:t>dp</w:t>
        </w:r>
        <w:proofErr w:type="spellEnd"/>
        <w:r>
          <w:t>);</w:t>
        </w:r>
      </w:ins>
    </w:p>
    <w:p w14:paraId="4963C480" w14:textId="77777777" w:rsidR="00F851C6" w:rsidRDefault="00F851C6" w:rsidP="00F851C6">
      <w:pPr>
        <w:pStyle w:val="NoSpacing"/>
        <w:rPr>
          <w:ins w:id="78" w:author="Paloma Rojas Saunero" w:date="2021-04-16T13:04:00Z"/>
        </w:rPr>
      </w:pPr>
      <w:ins w:id="79" w:author="Paloma Rojas Saunero" w:date="2021-04-16T13:04:00Z">
        <w:r>
          <w:t>\draw[-&gt;] (c) -- (</w:t>
        </w:r>
        <w:proofErr w:type="spellStart"/>
        <w:r>
          <w:t>pstar</w:t>
        </w:r>
        <w:proofErr w:type="spellEnd"/>
        <w:r>
          <w:t>);</w:t>
        </w:r>
      </w:ins>
    </w:p>
    <w:p w14:paraId="13762D35" w14:textId="77777777" w:rsidR="00F851C6" w:rsidRDefault="00F851C6" w:rsidP="00F851C6">
      <w:pPr>
        <w:pStyle w:val="NoSpacing"/>
        <w:rPr>
          <w:ins w:id="80" w:author="Paloma Rojas Saunero" w:date="2021-04-16T13:04:00Z"/>
        </w:rPr>
      </w:pPr>
      <w:ins w:id="81" w:author="Paloma Rojas Saunero" w:date="2021-04-16T13:04:00Z">
        <w:r>
          <w:t>\draw[-&gt;] (cd) -- (d);</w:t>
        </w:r>
      </w:ins>
    </w:p>
    <w:p w14:paraId="37B10167" w14:textId="77777777" w:rsidR="00F851C6" w:rsidRDefault="00F851C6" w:rsidP="00F851C6">
      <w:pPr>
        <w:pStyle w:val="NoSpacing"/>
        <w:rPr>
          <w:ins w:id="82" w:author="Paloma Rojas Saunero" w:date="2021-04-16T13:04:00Z"/>
        </w:rPr>
      </w:pPr>
      <w:ins w:id="83" w:author="Paloma Rojas Saunero" w:date="2021-04-16T13:04:00Z">
        <w:r>
          <w:t>\draw[-&gt;] (cd) -- (y);</w:t>
        </w:r>
      </w:ins>
    </w:p>
    <w:p w14:paraId="1C8F9A45" w14:textId="77777777" w:rsidR="00F851C6" w:rsidRDefault="00F851C6" w:rsidP="00F851C6">
      <w:pPr>
        <w:pStyle w:val="NoSpacing"/>
        <w:rPr>
          <w:ins w:id="84" w:author="Paloma Rojas Saunero" w:date="2021-04-16T13:04:00Z"/>
        </w:rPr>
      </w:pPr>
      <w:ins w:id="85" w:author="Paloma Rojas Saunero" w:date="2021-04-16T13:04:00Z">
        <w:r>
          <w:t>\end{</w:t>
        </w:r>
        <w:proofErr w:type="spellStart"/>
        <w:r>
          <w:t>tikzpicture</w:t>
        </w:r>
        <w:proofErr w:type="spellEnd"/>
        <w:r>
          <w:t>}</w:t>
        </w:r>
      </w:ins>
    </w:p>
    <w:p w14:paraId="086037DF" w14:textId="4C1E1857" w:rsidR="00F851C6" w:rsidRDefault="00F851C6" w:rsidP="00F851C6">
      <w:pPr>
        <w:pStyle w:val="NoSpacing"/>
      </w:pPr>
      <w:ins w:id="86" w:author="Paloma Rojas Saunero" w:date="2021-04-16T13:04:00Z">
        <w:r>
          <w:t>```</w:t>
        </w:r>
      </w:ins>
    </w:p>
    <w:p w14:paraId="043086B8" w14:textId="77777777" w:rsidR="001220DD" w:rsidRDefault="001220DD" w:rsidP="00547492">
      <w:pPr>
        <w:pStyle w:val="NoSpacing"/>
      </w:pPr>
    </w:p>
    <w:p w14:paraId="2D95409A" w14:textId="77777777" w:rsidR="00547492" w:rsidRDefault="00547492" w:rsidP="00547492">
      <w:pPr>
        <w:pStyle w:val="NoSpacing"/>
      </w:pPr>
      <w:r>
        <w:t>## 4. Application to the Rotterdam Study</w:t>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87"/>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87"/>
      <w:r w:rsidR="00051409">
        <w:rPr>
          <w:rStyle w:val="CommentReference"/>
        </w:rPr>
        <w:commentReference w:id="87"/>
      </w:r>
      <w:r>
        <w:t xml:space="preserve">. We use data 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w:t>
      </w:r>
      <w:r>
        <w:lastRenderedPageBreak/>
        <w:t xml:space="preserve">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77777777" w:rsidR="00547492" w:rsidRDefault="00547492" w:rsidP="00547492">
      <w:pPr>
        <w:pStyle w:val="NoSpacing"/>
      </w:pPr>
      <w:commentRangeStart w:id="88"/>
      <w:r>
        <w:t>We illustrate the association between cancer and dementia diagnosis under different scenarios that resemble the DAGs 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88"/>
      <w:r w:rsidR="00051409">
        <w:rPr>
          <w:rStyle w:val="CommentReference"/>
        </w:rPr>
        <w:commentReference w:id="88"/>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77777777"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t>
      </w:r>
      <w:r>
        <w:lastRenderedPageBreak/>
        <w:t>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D_{15}$ and $Y_{20}$)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lastRenderedPageBreak/>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89" w:author="sonja.swanson@gmail.com" w:date="2021-04-15T11:58:00Z">
        <w:r>
          <w:t>[should include some final comments on this being interpreted as back to the original question about Pin1, rather than being results abo</w:t>
        </w:r>
      </w:ins>
      <w:ins w:id="90"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91"/>
      <w:r>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91"/>
      <w:r w:rsidR="00880C0A">
        <w:rPr>
          <w:rStyle w:val="CommentReference"/>
        </w:rPr>
        <w:commentReference w:id="91"/>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lastRenderedPageBreak/>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92"/>
      <w:r>
        <w:t xml:space="preserve">- This is a crucial since these studies are providing insights that are guiding other fields of research in the area, from bench science to biostatistics and epidemiological methods. </w:t>
      </w:r>
      <w:commentRangeEnd w:id="92"/>
      <w:r w:rsidR="00880C0A">
        <w:rPr>
          <w:rStyle w:val="CommentReference"/>
        </w:rPr>
        <w:commentReference w:id="92"/>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0740F6B5" w14:textId="77777777" w:rsidR="00547492" w:rsidRDefault="00547492" w:rsidP="00547492">
      <w:pPr>
        <w:pStyle w:val="NoSpacing"/>
      </w:pPr>
      <w:commentRangeStart w:id="93"/>
      <w:r>
        <w:t xml:space="preserve">- In the future, we may be able to measure this biomarker and collect data retrospectively from stored blood samples, but we need to design the study very </w:t>
      </w:r>
      <w:proofErr w:type="spellStart"/>
      <w:r>
        <w:t>carefuly</w:t>
      </w:r>
      <w:proofErr w:type="spellEnd"/>
      <w:r>
        <w:t>.</w:t>
      </w:r>
      <w:commentRangeEnd w:id="93"/>
      <w:r w:rsidR="007965E1">
        <w:rPr>
          <w:rStyle w:val="CommentReference"/>
        </w:rPr>
        <w:commentReference w:id="93"/>
      </w:r>
    </w:p>
    <w:p w14:paraId="624523E4"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94"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77AF7E20" w:rsidR="00547492" w:rsidRDefault="00547492" w:rsidP="00547492">
      <w:pPr>
        <w:pStyle w:val="NoSpacing"/>
        <w:rPr>
          <w:ins w:id="95" w:author="sonja.swanson@gmail.com" w:date="2021-04-15T12:03:00Z"/>
        </w:rPr>
      </w:pPr>
    </w:p>
    <w:p w14:paraId="22867A4D" w14:textId="1C0EAC60" w:rsidR="003D49EE" w:rsidRDefault="003D49EE" w:rsidP="00547492">
      <w:pPr>
        <w:pStyle w:val="NoSpacing"/>
        <w:rPr>
          <w:ins w:id="96" w:author="sonja.swanson@gmail.com" w:date="2021-04-15T12:03:00Z"/>
        </w:rPr>
      </w:pPr>
    </w:p>
    <w:p w14:paraId="79F78E87" w14:textId="114627EA" w:rsidR="003D49EE" w:rsidRDefault="003D49EE" w:rsidP="00547492">
      <w:pPr>
        <w:pStyle w:val="NoSpacing"/>
        <w:rPr>
          <w:ins w:id="97" w:author="sonja.swanson@gmail.com" w:date="2021-04-15T12:03:00Z"/>
        </w:rPr>
      </w:pPr>
      <w:ins w:id="98" w:author="sonja.swanson@gmail.com" w:date="2021-04-15T12:03:00Z">
        <w:r>
          <w:t>My comments on the graphs:</w:t>
        </w:r>
      </w:ins>
    </w:p>
    <w:p w14:paraId="4B75EEA9" w14:textId="638FE565" w:rsidR="003D49EE" w:rsidRDefault="003D49EE" w:rsidP="003D49EE">
      <w:pPr>
        <w:pStyle w:val="NoSpacing"/>
        <w:numPr>
          <w:ilvl w:val="0"/>
          <w:numId w:val="2"/>
        </w:numPr>
        <w:rPr>
          <w:ins w:id="99" w:author="sonja.swanson@gmail.com" w:date="2021-04-15T12:05:00Z"/>
        </w:rPr>
      </w:pPr>
      <w:ins w:id="100" w:author="sonja.swanson@gmail.com" w:date="2021-04-15T12:04:00Z">
        <w:r>
          <w:t xml:space="preserve">I’m going to try to explain a slightly different vision for how to build a DAG in figures, but it doesn’t affect the </w:t>
        </w:r>
      </w:ins>
      <w:ins w:id="101"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1428AA31" w:rsidR="003D49EE" w:rsidRDefault="003D49EE" w:rsidP="003D49EE">
      <w:pPr>
        <w:pStyle w:val="NoSpacing"/>
        <w:numPr>
          <w:ilvl w:val="0"/>
          <w:numId w:val="2"/>
        </w:numPr>
        <w:rPr>
          <w:ins w:id="102" w:author="sonja.swanson@gmail.com" w:date="2021-04-15T12:07:00Z"/>
        </w:rPr>
      </w:pPr>
      <w:ins w:id="103" w:author="sonja.swanson@gmail.com" w:date="2021-04-15T12:05:00Z">
        <w:r>
          <w:t>Figure 2: should we also start adding a bit on the measurement error structures here too (see Chapter 9 of the CI book)? This is just the simplest best-case scenario of it being a proxy, in terms of measurement.</w:t>
        </w:r>
      </w:ins>
      <w:ins w:id="104"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p>
    <w:p w14:paraId="7715E207" w14:textId="29FE2FB8" w:rsidR="003D49EE" w:rsidRDefault="003D49EE" w:rsidP="003D49EE">
      <w:pPr>
        <w:pStyle w:val="NoSpacing"/>
        <w:numPr>
          <w:ilvl w:val="0"/>
          <w:numId w:val="2"/>
        </w:numPr>
        <w:rPr>
          <w:ins w:id="105" w:author="sonja.swanson@gmail.com" w:date="2021-04-15T12:05:00Z"/>
        </w:rPr>
      </w:pPr>
      <w:ins w:id="106"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107" w:author="sonja.swanson@gmail.com" w:date="2021-04-15T12:08:00Z">
        <w:r>
          <w:t xml:space="preserve"> Maybe make Figure 4 JUST the part relevant to the competing risk to begin.</w:t>
        </w:r>
      </w:ins>
    </w:p>
    <w:p w14:paraId="6A8FA9D9" w14:textId="3CFEDDE2" w:rsidR="003D49EE" w:rsidRDefault="003D49EE" w:rsidP="003D49EE">
      <w:pPr>
        <w:pStyle w:val="NoSpacing"/>
        <w:numPr>
          <w:ilvl w:val="0"/>
          <w:numId w:val="2"/>
        </w:numPr>
        <w:rPr>
          <w:ins w:id="108" w:author="sonja.swanson@gmail.com" w:date="2021-04-15T12:10:00Z"/>
        </w:rPr>
      </w:pPr>
      <w:ins w:id="109"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110"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DAGs above are trying to succinctly summarize some </w:t>
        </w:r>
      </w:ins>
      <w:ins w:id="111" w:author="sonja.swanson@gmail.com" w:date="2021-04-15T12:10:00Z">
        <w:r>
          <w:t>really complex things.”</w:t>
        </w:r>
      </w:ins>
      <w:ins w:id="112"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113"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p>
    <w:p w14:paraId="09C41F6E" w14:textId="6240A99E" w:rsidR="003D49EE" w:rsidRDefault="003D49EE">
      <w:pPr>
        <w:pStyle w:val="NoSpacing"/>
        <w:numPr>
          <w:ilvl w:val="0"/>
          <w:numId w:val="2"/>
        </w:numPr>
        <w:pPrChange w:id="114" w:author="sonja.swanson@gmail.com" w:date="2021-04-15T12:04:00Z">
          <w:pPr>
            <w:pStyle w:val="NoSpacing"/>
          </w:pPr>
        </w:pPrChange>
      </w:pPr>
      <w:ins w:id="115"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Default="00547492" w:rsidP="00547492">
      <w:pPr>
        <w:pStyle w:val="NoSpacing"/>
        <w:rPr>
          <w:ins w:id="116" w:author="Paloma Rojas Saunero" w:date="2021-04-16T13:12:00Z"/>
        </w:rPr>
      </w:pPr>
      <w:r>
        <w:t>\</w:t>
      </w:r>
      <w:proofErr w:type="spellStart"/>
      <w:r>
        <w:t>newpage</w:t>
      </w:r>
      <w:proofErr w:type="spellEnd"/>
    </w:p>
    <w:p w14:paraId="4384B762" w14:textId="557BF681" w:rsidR="00762A99" w:rsidRDefault="00762A99" w:rsidP="00547492">
      <w:pPr>
        <w:pStyle w:val="NoSpacing"/>
        <w:rPr>
          <w:ins w:id="117" w:author="Paloma Rojas Saunero" w:date="2021-04-16T13:12:00Z"/>
        </w:rPr>
      </w:pPr>
    </w:p>
    <w:p w14:paraId="2630BB49" w14:textId="1647BDDA"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ins w:id="118" w:author="Paloma Rojas Saunero" w:date="2021-04-16T13:13:00Z">
        <w:r>
          <w:fldChar w:fldCharType="begin" w:fldLock="1"/>
        </w:r>
        <w:r>
          <w:instrText xml:space="preserve">ADDIN Mendeley Bibliography CSL_BIBLIOGRAPHY </w:instrText>
        </w:r>
      </w:ins>
      <w:r>
        <w:fldChar w:fldCharType="separate"/>
      </w:r>
      <w:r w:rsidRPr="00762A99">
        <w:rPr>
          <w:rFonts w:ascii="Calibri" w:hAnsi="Calibri" w:cs="Calibri"/>
          <w:noProof/>
          <w:szCs w:val="24"/>
        </w:rPr>
        <w:t>1.</w:t>
      </w:r>
      <w:r w:rsidRPr="00762A99">
        <w:rPr>
          <w:rFonts w:ascii="Calibri" w:hAnsi="Calibri" w:cs="Calibri"/>
          <w:noProof/>
          <w:szCs w:val="24"/>
        </w:rPr>
        <w:tab/>
        <w:t xml:space="preserve">Ma, L. L. </w:t>
      </w:r>
      <w:r w:rsidRPr="00762A99">
        <w:rPr>
          <w:rFonts w:ascii="Calibri" w:hAnsi="Calibri" w:cs="Calibri"/>
          <w:i/>
          <w:iCs/>
          <w:noProof/>
          <w:szCs w:val="24"/>
        </w:rPr>
        <w:t>et al.</w:t>
      </w:r>
      <w:r w:rsidRPr="00762A99">
        <w:rPr>
          <w:rFonts w:ascii="Calibri" w:hAnsi="Calibri" w:cs="Calibri"/>
          <w:noProof/>
          <w:szCs w:val="24"/>
        </w:rPr>
        <w:t xml:space="preserve"> Association between cancer and Alzheimer’s disease: Systematic review and meta-analysis. </w:t>
      </w:r>
      <w:r w:rsidRPr="00762A99">
        <w:rPr>
          <w:rFonts w:ascii="Calibri" w:hAnsi="Calibri" w:cs="Calibri"/>
          <w:i/>
          <w:iCs/>
          <w:noProof/>
          <w:szCs w:val="24"/>
        </w:rPr>
        <w:t>J. Alzheimer’s Dis.</w:t>
      </w:r>
      <w:r w:rsidRPr="00762A99">
        <w:rPr>
          <w:rFonts w:ascii="Calibri" w:hAnsi="Calibri" w:cs="Calibri"/>
          <w:noProof/>
          <w:szCs w:val="24"/>
        </w:rPr>
        <w:t xml:space="preserve"> </w:t>
      </w:r>
      <w:r w:rsidRPr="00762A99">
        <w:rPr>
          <w:rFonts w:ascii="Calibri" w:hAnsi="Calibri" w:cs="Calibri"/>
          <w:b/>
          <w:bCs/>
          <w:noProof/>
          <w:szCs w:val="24"/>
        </w:rPr>
        <w:t>42</w:t>
      </w:r>
      <w:r w:rsidRPr="00762A99">
        <w:rPr>
          <w:rFonts w:ascii="Calibri" w:hAnsi="Calibri" w:cs="Calibri"/>
          <w:noProof/>
          <w:szCs w:val="24"/>
        </w:rPr>
        <w:t>, 565–573 (2014).</w:t>
      </w:r>
    </w:p>
    <w:p w14:paraId="368DB35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w:t>
      </w:r>
      <w:r w:rsidRPr="00762A99">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762A99">
        <w:rPr>
          <w:rFonts w:ascii="Calibri" w:hAnsi="Calibri" w:cs="Calibri"/>
          <w:i/>
          <w:iCs/>
          <w:noProof/>
          <w:szCs w:val="24"/>
        </w:rPr>
        <w:t>Journals Gerontol. - Ser. B Psychol. Sci. Soc. Sci.</w:t>
      </w:r>
      <w:r w:rsidRPr="00762A99">
        <w:rPr>
          <w:rFonts w:ascii="Calibri" w:hAnsi="Calibri" w:cs="Calibri"/>
          <w:noProof/>
          <w:szCs w:val="24"/>
        </w:rPr>
        <w:t xml:space="preserve"> </w:t>
      </w:r>
      <w:r w:rsidRPr="00762A99">
        <w:rPr>
          <w:rFonts w:ascii="Calibri" w:hAnsi="Calibri" w:cs="Calibri"/>
          <w:b/>
          <w:bCs/>
          <w:noProof/>
          <w:szCs w:val="24"/>
        </w:rPr>
        <w:t>72</w:t>
      </w:r>
      <w:r w:rsidRPr="00762A99">
        <w:rPr>
          <w:rFonts w:ascii="Calibri" w:hAnsi="Calibri" w:cs="Calibri"/>
          <w:noProof/>
          <w:szCs w:val="24"/>
        </w:rPr>
        <w:t>, 1032–1043 (2017).</w:t>
      </w:r>
    </w:p>
    <w:p w14:paraId="7526DA7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3.</w:t>
      </w:r>
      <w:r w:rsidRPr="00762A99">
        <w:rPr>
          <w:rFonts w:ascii="Calibri" w:hAnsi="Calibri" w:cs="Calibri"/>
          <w:noProof/>
          <w:szCs w:val="24"/>
        </w:rPr>
        <w:tab/>
        <w:t xml:space="preserve">van der Willik, K. D., Schagen, S. B. &amp; Ikram, M. A. Cancer and dementia: Two sides of the same coin? </w:t>
      </w:r>
      <w:r w:rsidRPr="00762A99">
        <w:rPr>
          <w:rFonts w:ascii="Calibri" w:hAnsi="Calibri" w:cs="Calibri"/>
          <w:i/>
          <w:iCs/>
          <w:noProof/>
          <w:szCs w:val="24"/>
        </w:rPr>
        <w:t>Eur. J. Clin. Invest.</w:t>
      </w:r>
      <w:r w:rsidRPr="00762A99">
        <w:rPr>
          <w:rFonts w:ascii="Calibri" w:hAnsi="Calibri" w:cs="Calibri"/>
          <w:noProof/>
          <w:szCs w:val="24"/>
        </w:rPr>
        <w:t xml:space="preserve"> </w:t>
      </w:r>
      <w:r w:rsidRPr="00762A99">
        <w:rPr>
          <w:rFonts w:ascii="Calibri" w:hAnsi="Calibri" w:cs="Calibri"/>
          <w:b/>
          <w:bCs/>
          <w:noProof/>
          <w:szCs w:val="24"/>
        </w:rPr>
        <w:t>48</w:t>
      </w:r>
      <w:r w:rsidRPr="00762A99">
        <w:rPr>
          <w:rFonts w:ascii="Calibri" w:hAnsi="Calibri" w:cs="Calibri"/>
          <w:noProof/>
          <w:szCs w:val="24"/>
        </w:rPr>
        <w:t>, 1–12 (2018).</w:t>
      </w:r>
    </w:p>
    <w:p w14:paraId="6E96EAD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4.</w:t>
      </w:r>
      <w:r w:rsidRPr="00762A99">
        <w:rPr>
          <w:rFonts w:ascii="Calibri" w:hAnsi="Calibri" w:cs="Calibri"/>
          <w:noProof/>
          <w:szCs w:val="24"/>
        </w:rPr>
        <w:tab/>
        <w:t xml:space="preserve">Ospina-Romero, M. </w:t>
      </w:r>
      <w:r w:rsidRPr="00762A99">
        <w:rPr>
          <w:rFonts w:ascii="Calibri" w:hAnsi="Calibri" w:cs="Calibri"/>
          <w:i/>
          <w:iCs/>
          <w:noProof/>
          <w:szCs w:val="24"/>
        </w:rPr>
        <w:t>et al.</w:t>
      </w:r>
      <w:r w:rsidRPr="00762A99">
        <w:rPr>
          <w:rFonts w:ascii="Calibri" w:hAnsi="Calibri" w:cs="Calibri"/>
          <w:noProof/>
          <w:szCs w:val="24"/>
        </w:rPr>
        <w:t xml:space="preserve"> Association Between Alzheimer Disease and Cancer With Evaluation of Study Biases: A Systematic Review and Meta-analysis. </w:t>
      </w:r>
      <w:r w:rsidRPr="00762A99">
        <w:rPr>
          <w:rFonts w:ascii="Calibri" w:hAnsi="Calibri" w:cs="Calibri"/>
          <w:i/>
          <w:iCs/>
          <w:noProof/>
          <w:szCs w:val="24"/>
        </w:rPr>
        <w:t>JAMA Netw. open</w:t>
      </w:r>
      <w:r w:rsidRPr="00762A99">
        <w:rPr>
          <w:rFonts w:ascii="Calibri" w:hAnsi="Calibri" w:cs="Calibri"/>
          <w:noProof/>
          <w:szCs w:val="24"/>
        </w:rPr>
        <w:t xml:space="preserve"> </w:t>
      </w:r>
      <w:r w:rsidRPr="00762A99">
        <w:rPr>
          <w:rFonts w:ascii="Calibri" w:hAnsi="Calibri" w:cs="Calibri"/>
          <w:b/>
          <w:bCs/>
          <w:noProof/>
          <w:szCs w:val="24"/>
        </w:rPr>
        <w:t>3</w:t>
      </w:r>
      <w:r w:rsidRPr="00762A99">
        <w:rPr>
          <w:rFonts w:ascii="Calibri" w:hAnsi="Calibri" w:cs="Calibri"/>
          <w:noProof/>
          <w:szCs w:val="24"/>
        </w:rPr>
        <w:t>, e2025515 (2020).</w:t>
      </w:r>
    </w:p>
    <w:p w14:paraId="2EBCAA4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5.</w:t>
      </w:r>
      <w:r w:rsidRPr="00762A99">
        <w:rPr>
          <w:rFonts w:ascii="Calibri" w:hAnsi="Calibri" w:cs="Calibri"/>
          <w:noProof/>
          <w:szCs w:val="24"/>
        </w:rPr>
        <w:tab/>
        <w:t xml:space="preserve">Behrens, M., Lendon, C. &amp; Roe, C. A Common Biological Mechanism in Cancer and Alzheimers Disease? </w:t>
      </w:r>
      <w:r w:rsidRPr="00762A99">
        <w:rPr>
          <w:rFonts w:ascii="Calibri" w:hAnsi="Calibri" w:cs="Calibri"/>
          <w:i/>
          <w:iCs/>
          <w:noProof/>
          <w:szCs w:val="24"/>
        </w:rPr>
        <w:t>Curr. Alzheimer Res.</w:t>
      </w:r>
      <w:r w:rsidRPr="00762A99">
        <w:rPr>
          <w:rFonts w:ascii="Calibri" w:hAnsi="Calibri" w:cs="Calibri"/>
          <w:noProof/>
          <w:szCs w:val="24"/>
        </w:rPr>
        <w:t xml:space="preserve"> </w:t>
      </w:r>
      <w:r w:rsidRPr="00762A99">
        <w:rPr>
          <w:rFonts w:ascii="Calibri" w:hAnsi="Calibri" w:cs="Calibri"/>
          <w:b/>
          <w:bCs/>
          <w:noProof/>
          <w:szCs w:val="24"/>
        </w:rPr>
        <w:t>6</w:t>
      </w:r>
      <w:r w:rsidRPr="00762A99">
        <w:rPr>
          <w:rFonts w:ascii="Calibri" w:hAnsi="Calibri" w:cs="Calibri"/>
          <w:noProof/>
          <w:szCs w:val="24"/>
        </w:rPr>
        <w:t>, 196–204 (2009).</w:t>
      </w:r>
    </w:p>
    <w:p w14:paraId="16DC393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6.</w:t>
      </w:r>
      <w:r w:rsidRPr="00762A99">
        <w:rPr>
          <w:rFonts w:ascii="Calibri" w:hAnsi="Calibri" w:cs="Calibri"/>
          <w:noProof/>
          <w:szCs w:val="24"/>
        </w:rPr>
        <w:tab/>
        <w:t xml:space="preserve">Harris, R. A., Tindale, L. &amp; Cumming, R. C. Age-dependent metabolic dysregulation in cancer and Alzheimer’s diseas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59–577 (2014).</w:t>
      </w:r>
    </w:p>
    <w:p w14:paraId="198C806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7.</w:t>
      </w:r>
      <w:r w:rsidRPr="00762A99">
        <w:rPr>
          <w:rFonts w:ascii="Calibri" w:hAnsi="Calibri" w:cs="Calibri"/>
          <w:noProof/>
          <w:szCs w:val="24"/>
        </w:rPr>
        <w:tab/>
        <w:t xml:space="preserve">Nudelman, K. N. H., McDonald, B. C., Lahiri, D. K. &amp; Saykin, A. J. Biological Hallmarks of Cancer in Alzheimer’s Disease. </w:t>
      </w:r>
      <w:r w:rsidRPr="00762A99">
        <w:rPr>
          <w:rFonts w:ascii="Calibri" w:hAnsi="Calibri" w:cs="Calibri"/>
          <w:i/>
          <w:iCs/>
          <w:noProof/>
          <w:szCs w:val="24"/>
        </w:rPr>
        <w:t>Mol. Neurobiol.</w:t>
      </w:r>
      <w:r w:rsidRPr="00762A99">
        <w:rPr>
          <w:rFonts w:ascii="Calibri" w:hAnsi="Calibri" w:cs="Calibri"/>
          <w:noProof/>
          <w:szCs w:val="24"/>
        </w:rPr>
        <w:t xml:space="preserve"> </w:t>
      </w:r>
      <w:r w:rsidRPr="00762A99">
        <w:rPr>
          <w:rFonts w:ascii="Calibri" w:hAnsi="Calibri" w:cs="Calibri"/>
          <w:b/>
          <w:bCs/>
          <w:noProof/>
          <w:szCs w:val="24"/>
        </w:rPr>
        <w:t>56</w:t>
      </w:r>
      <w:r w:rsidRPr="00762A99">
        <w:rPr>
          <w:rFonts w:ascii="Calibri" w:hAnsi="Calibri" w:cs="Calibri"/>
          <w:noProof/>
          <w:szCs w:val="24"/>
        </w:rPr>
        <w:t>, 7173–7187 (2019).</w:t>
      </w:r>
    </w:p>
    <w:p w14:paraId="3E278FF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8.</w:t>
      </w:r>
      <w:r w:rsidRPr="00762A99">
        <w:rPr>
          <w:rFonts w:ascii="Calibri" w:hAnsi="Calibri" w:cs="Calibri"/>
          <w:noProof/>
          <w:szCs w:val="24"/>
        </w:rPr>
        <w:tab/>
        <w:t xml:space="preserve">Papin, S. &amp; Paganetti, P. Emerging evidences for an implication of the neurodegeneration-associated protein tau in cancer. </w:t>
      </w:r>
      <w:r w:rsidRPr="00762A99">
        <w:rPr>
          <w:rFonts w:ascii="Calibri" w:hAnsi="Calibri" w:cs="Calibri"/>
          <w:i/>
          <w:iCs/>
          <w:noProof/>
          <w:szCs w:val="24"/>
        </w:rPr>
        <w:t>Brain Sci.</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1–24 (2020).</w:t>
      </w:r>
    </w:p>
    <w:p w14:paraId="0ECAE3A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9.</w:t>
      </w:r>
      <w:r w:rsidRPr="00762A99">
        <w:rPr>
          <w:rFonts w:ascii="Calibri" w:hAnsi="Calibri" w:cs="Calibri"/>
          <w:noProof/>
          <w:szCs w:val="24"/>
        </w:rPr>
        <w:tab/>
        <w:t xml:space="preserve">Driver, J. A. Inverse association between cancer and neurodegenerative disease: review of the epidemiologic and biological evidenc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47–557 (2014).</w:t>
      </w:r>
    </w:p>
    <w:p w14:paraId="188D41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0.</w:t>
      </w:r>
      <w:r w:rsidRPr="00762A99">
        <w:rPr>
          <w:rFonts w:ascii="Calibri" w:hAnsi="Calibri" w:cs="Calibri"/>
          <w:noProof/>
          <w:szCs w:val="24"/>
        </w:rPr>
        <w:tab/>
        <w:t xml:space="preserve">Olson, B. &amp; Marks, D. L. Pretreatment cancer-related cognitive impairment—mechanisms and outlook.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1–18 (2019).</w:t>
      </w:r>
    </w:p>
    <w:p w14:paraId="7E1F939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1.</w:t>
      </w:r>
      <w:r w:rsidRPr="00762A99">
        <w:rPr>
          <w:rFonts w:ascii="Calibri" w:hAnsi="Calibri" w:cs="Calibri"/>
          <w:noProof/>
          <w:szCs w:val="24"/>
        </w:rPr>
        <w:tab/>
        <w:t xml:space="preserve">Li, J. </w:t>
      </w:r>
      <w:r w:rsidRPr="00762A99">
        <w:rPr>
          <w:rFonts w:ascii="Calibri" w:hAnsi="Calibri" w:cs="Calibri"/>
          <w:i/>
          <w:iCs/>
          <w:noProof/>
          <w:szCs w:val="24"/>
        </w:rPr>
        <w:t>et al.</w:t>
      </w:r>
      <w:r w:rsidRPr="00762A99">
        <w:rPr>
          <w:rFonts w:ascii="Calibri" w:hAnsi="Calibri" w:cs="Calibri"/>
          <w:noProof/>
          <w:szCs w:val="24"/>
        </w:rPr>
        <w:t xml:space="preserve"> Roles of peptidyl-prolyl isomerase Pin1 in disease pathogenesis. </w:t>
      </w:r>
      <w:r w:rsidRPr="00762A99">
        <w:rPr>
          <w:rFonts w:ascii="Calibri" w:hAnsi="Calibri" w:cs="Calibri"/>
          <w:i/>
          <w:iCs/>
          <w:noProof/>
          <w:szCs w:val="24"/>
        </w:rPr>
        <w:t>Theranostics</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3348–3358 (2021).</w:t>
      </w:r>
    </w:p>
    <w:p w14:paraId="1C6F422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2.</w:t>
      </w:r>
      <w:r w:rsidRPr="00762A99">
        <w:rPr>
          <w:rFonts w:ascii="Calibri" w:hAnsi="Calibri" w:cs="Calibri"/>
          <w:noProof/>
          <w:szCs w:val="24"/>
        </w:rPr>
        <w:tab/>
        <w:t xml:space="preserve">Driver, J. A., Zhou, X. Z. &amp; Lu, K. P. Pin1 dysregulation helps to explain the inverse association between cancer and Alzheimer’s disease. </w:t>
      </w:r>
      <w:r w:rsidRPr="00762A99">
        <w:rPr>
          <w:rFonts w:ascii="Calibri" w:hAnsi="Calibri" w:cs="Calibri"/>
          <w:i/>
          <w:iCs/>
          <w:noProof/>
          <w:szCs w:val="24"/>
        </w:rPr>
        <w:t>Biochim. Biophys. Acta - Gen. Subj.</w:t>
      </w:r>
      <w:r w:rsidRPr="00762A99">
        <w:rPr>
          <w:rFonts w:ascii="Calibri" w:hAnsi="Calibri" w:cs="Calibri"/>
          <w:noProof/>
          <w:szCs w:val="24"/>
        </w:rPr>
        <w:t xml:space="preserve"> </w:t>
      </w:r>
      <w:r w:rsidRPr="00762A99">
        <w:rPr>
          <w:rFonts w:ascii="Calibri" w:hAnsi="Calibri" w:cs="Calibri"/>
          <w:b/>
          <w:bCs/>
          <w:noProof/>
          <w:szCs w:val="24"/>
        </w:rPr>
        <w:t>1850</w:t>
      </w:r>
      <w:r w:rsidRPr="00762A99">
        <w:rPr>
          <w:rFonts w:ascii="Calibri" w:hAnsi="Calibri" w:cs="Calibri"/>
          <w:noProof/>
          <w:szCs w:val="24"/>
        </w:rPr>
        <w:t>, 2069–2076 (2015).</w:t>
      </w:r>
    </w:p>
    <w:p w14:paraId="7349DB0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3.</w:t>
      </w:r>
      <w:r w:rsidRPr="00762A99">
        <w:rPr>
          <w:rFonts w:ascii="Calibri" w:hAnsi="Calibri" w:cs="Calibri"/>
          <w:noProof/>
          <w:szCs w:val="24"/>
        </w:rPr>
        <w:tab/>
        <w:t xml:space="preserve">Snyder, H. M. </w:t>
      </w:r>
      <w:r w:rsidRPr="00762A99">
        <w:rPr>
          <w:rFonts w:ascii="Calibri" w:hAnsi="Calibri" w:cs="Calibri"/>
          <w:i/>
          <w:iCs/>
          <w:noProof/>
          <w:szCs w:val="24"/>
        </w:rPr>
        <w:t>et al.</w:t>
      </w:r>
      <w:r w:rsidRPr="00762A99">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267–273 (2017).</w:t>
      </w:r>
    </w:p>
    <w:p w14:paraId="7365C92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4.</w:t>
      </w:r>
      <w:r w:rsidRPr="00762A99">
        <w:rPr>
          <w:rFonts w:ascii="Calibri" w:hAnsi="Calibri" w:cs="Calibri"/>
          <w:noProof/>
          <w:szCs w:val="24"/>
        </w:rPr>
        <w:tab/>
        <w:t xml:space="preserve">Ganguli, M. Cancer and dementia. </w:t>
      </w:r>
      <w:r w:rsidRPr="00762A99">
        <w:rPr>
          <w:rFonts w:ascii="Calibri" w:hAnsi="Calibri" w:cs="Calibri"/>
          <w:i/>
          <w:iCs/>
          <w:noProof/>
          <w:szCs w:val="24"/>
        </w:rPr>
        <w:t>Alzheimer Dis. Assoc. Disord.</w:t>
      </w:r>
      <w:r w:rsidRPr="00762A99">
        <w:rPr>
          <w:rFonts w:ascii="Calibri" w:hAnsi="Calibri" w:cs="Calibri"/>
          <w:noProof/>
          <w:szCs w:val="24"/>
        </w:rPr>
        <w:t xml:space="preserve"> </w:t>
      </w:r>
      <w:r w:rsidRPr="00762A99">
        <w:rPr>
          <w:rFonts w:ascii="Calibri" w:hAnsi="Calibri" w:cs="Calibri"/>
          <w:b/>
          <w:bCs/>
          <w:noProof/>
          <w:szCs w:val="24"/>
        </w:rPr>
        <w:t>29</w:t>
      </w:r>
      <w:r w:rsidRPr="00762A99">
        <w:rPr>
          <w:rFonts w:ascii="Calibri" w:hAnsi="Calibri" w:cs="Calibri"/>
          <w:noProof/>
          <w:szCs w:val="24"/>
        </w:rPr>
        <w:t>, 177–182 (2015).</w:t>
      </w:r>
    </w:p>
    <w:p w14:paraId="22E3D7E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5.</w:t>
      </w:r>
      <w:r w:rsidRPr="00762A99">
        <w:rPr>
          <w:rFonts w:ascii="Calibri" w:hAnsi="Calibri" w:cs="Calibri"/>
          <w:noProof/>
          <w:szCs w:val="24"/>
        </w:rPr>
        <w:tab/>
        <w:t xml:space="preserve">Angelucci, F. &amp; Hort, J. Prolyl isomerase Pin1 and neurotrophins: A loop that may determine the fate of cells in cancer and neurodegeneration. </w:t>
      </w:r>
      <w:r w:rsidRPr="00762A99">
        <w:rPr>
          <w:rFonts w:ascii="Calibri" w:hAnsi="Calibri" w:cs="Calibri"/>
          <w:i/>
          <w:iCs/>
          <w:noProof/>
          <w:szCs w:val="24"/>
        </w:rPr>
        <w:t>Ther. Adv. Med. Oncol.</w:t>
      </w:r>
      <w:r w:rsidRPr="00762A99">
        <w:rPr>
          <w:rFonts w:ascii="Calibri" w:hAnsi="Calibri" w:cs="Calibri"/>
          <w:noProof/>
          <w:szCs w:val="24"/>
        </w:rPr>
        <w:t xml:space="preserve"> </w:t>
      </w:r>
      <w:r w:rsidRPr="00762A99">
        <w:rPr>
          <w:rFonts w:ascii="Calibri" w:hAnsi="Calibri" w:cs="Calibri"/>
          <w:b/>
          <w:bCs/>
          <w:noProof/>
          <w:szCs w:val="24"/>
        </w:rPr>
        <w:t>9</w:t>
      </w:r>
      <w:r w:rsidRPr="00762A99">
        <w:rPr>
          <w:rFonts w:ascii="Calibri" w:hAnsi="Calibri" w:cs="Calibri"/>
          <w:noProof/>
          <w:szCs w:val="24"/>
        </w:rPr>
        <w:t>, 59–62 (2017).</w:t>
      </w:r>
    </w:p>
    <w:p w14:paraId="19DFA6C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6.</w:t>
      </w:r>
      <w:r w:rsidRPr="00762A99">
        <w:rPr>
          <w:rFonts w:ascii="Calibri" w:hAnsi="Calibri" w:cs="Calibri"/>
          <w:noProof/>
          <w:szCs w:val="24"/>
        </w:rPr>
        <w:tab/>
        <w:t>Hernán, M. A. &amp; Robins, J. M. Causal Inference: What If (Harvard book) - Last version. (2019).</w:t>
      </w:r>
    </w:p>
    <w:p w14:paraId="340E91B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7.</w:t>
      </w:r>
      <w:r w:rsidRPr="00762A99">
        <w:rPr>
          <w:rFonts w:ascii="Calibri" w:hAnsi="Calibri" w:cs="Calibri"/>
          <w:noProof/>
          <w:szCs w:val="24"/>
        </w:rPr>
        <w:tab/>
        <w:t xml:space="preserve">Musicco, M. </w:t>
      </w:r>
      <w:r w:rsidRPr="00762A99">
        <w:rPr>
          <w:rFonts w:ascii="Calibri" w:hAnsi="Calibri" w:cs="Calibri"/>
          <w:i/>
          <w:iCs/>
          <w:noProof/>
          <w:szCs w:val="24"/>
        </w:rPr>
        <w:t>et al.</w:t>
      </w:r>
      <w:r w:rsidRPr="00762A99">
        <w:rPr>
          <w:rFonts w:ascii="Calibri" w:hAnsi="Calibri" w:cs="Calibri"/>
          <w:noProof/>
          <w:szCs w:val="24"/>
        </w:rPr>
        <w:t xml:space="preserve"> Inverse occurrence of cancer and Alzheimer disease: A population-based incidence study. </w:t>
      </w:r>
      <w:r w:rsidRPr="00762A99">
        <w:rPr>
          <w:rFonts w:ascii="Calibri" w:hAnsi="Calibri" w:cs="Calibri"/>
          <w:i/>
          <w:iCs/>
          <w:noProof/>
          <w:szCs w:val="24"/>
        </w:rPr>
        <w:t>Neurology</w:t>
      </w:r>
      <w:r w:rsidRPr="00762A99">
        <w:rPr>
          <w:rFonts w:ascii="Calibri" w:hAnsi="Calibri" w:cs="Calibri"/>
          <w:noProof/>
          <w:szCs w:val="24"/>
        </w:rPr>
        <w:t xml:space="preserve"> </w:t>
      </w:r>
      <w:r w:rsidRPr="00762A99">
        <w:rPr>
          <w:rFonts w:ascii="Calibri" w:hAnsi="Calibri" w:cs="Calibri"/>
          <w:b/>
          <w:bCs/>
          <w:noProof/>
          <w:szCs w:val="24"/>
        </w:rPr>
        <w:t>81</w:t>
      </w:r>
      <w:r w:rsidRPr="00762A99">
        <w:rPr>
          <w:rFonts w:ascii="Calibri" w:hAnsi="Calibri" w:cs="Calibri"/>
          <w:noProof/>
          <w:szCs w:val="24"/>
        </w:rPr>
        <w:t>, 322–328 (2013).</w:t>
      </w:r>
    </w:p>
    <w:p w14:paraId="2DF8D66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8.</w:t>
      </w:r>
      <w:r w:rsidRPr="00762A99">
        <w:rPr>
          <w:rFonts w:ascii="Calibri" w:hAnsi="Calibri" w:cs="Calibri"/>
          <w:noProof/>
          <w:szCs w:val="24"/>
        </w:rPr>
        <w:tab/>
        <w:t xml:space="preserve">Aiello Bowles, E. J. </w:t>
      </w:r>
      <w:r w:rsidRPr="00762A99">
        <w:rPr>
          <w:rFonts w:ascii="Calibri" w:hAnsi="Calibri" w:cs="Calibri"/>
          <w:i/>
          <w:iCs/>
          <w:noProof/>
          <w:szCs w:val="24"/>
        </w:rPr>
        <w:t>et al.</w:t>
      </w:r>
      <w:r w:rsidRPr="00762A99">
        <w:rPr>
          <w:rFonts w:ascii="Calibri" w:hAnsi="Calibri" w:cs="Calibri"/>
          <w:noProof/>
          <w:szCs w:val="24"/>
        </w:rPr>
        <w:t xml:space="preserve"> Risk of Alzheimer’s disease or dementia following a cancer diagnosis.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1 (2017).</w:t>
      </w:r>
    </w:p>
    <w:p w14:paraId="3E45D462"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9.</w:t>
      </w:r>
      <w:r w:rsidRPr="00762A99">
        <w:rPr>
          <w:rFonts w:ascii="Calibri" w:hAnsi="Calibri" w:cs="Calibri"/>
          <w:noProof/>
          <w:szCs w:val="24"/>
        </w:rPr>
        <w:tab/>
        <w:t xml:space="preserve">Ording, A. G. </w:t>
      </w:r>
      <w:r w:rsidRPr="00762A99">
        <w:rPr>
          <w:rFonts w:ascii="Calibri" w:hAnsi="Calibri" w:cs="Calibri"/>
          <w:i/>
          <w:iCs/>
          <w:noProof/>
          <w:szCs w:val="24"/>
        </w:rPr>
        <w:t>et al.</w:t>
      </w:r>
      <w:r w:rsidRPr="00762A99">
        <w:rPr>
          <w:rFonts w:ascii="Calibri" w:hAnsi="Calibri" w:cs="Calibri"/>
          <w:noProof/>
          <w:szCs w:val="24"/>
        </w:rPr>
        <w:t xml:space="preserve"> Cancer and risk of Alzheimer’s disease: Small association in a nationwide cohort study.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6</w:t>
      </w:r>
      <w:r w:rsidRPr="00762A99">
        <w:rPr>
          <w:rFonts w:ascii="Calibri" w:hAnsi="Calibri" w:cs="Calibri"/>
          <w:noProof/>
          <w:szCs w:val="24"/>
        </w:rPr>
        <w:t>, 953–964 (2020).</w:t>
      </w:r>
    </w:p>
    <w:p w14:paraId="17F1787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0.</w:t>
      </w:r>
      <w:r w:rsidRPr="00762A99">
        <w:rPr>
          <w:rFonts w:ascii="Calibri" w:hAnsi="Calibri" w:cs="Calibri"/>
          <w:noProof/>
          <w:szCs w:val="24"/>
        </w:rPr>
        <w:tab/>
        <w:t xml:space="preserve">Sun, M., Wang, Y., Sundquist, J., Sundquist, K. &amp; Ji, J. The Association Between Cancer and Dementia: A National Cohort Study in Sweden. </w:t>
      </w:r>
      <w:r w:rsidRPr="00762A99">
        <w:rPr>
          <w:rFonts w:ascii="Calibri" w:hAnsi="Calibri" w:cs="Calibri"/>
          <w:i/>
          <w:iCs/>
          <w:noProof/>
          <w:szCs w:val="24"/>
        </w:rPr>
        <w:t>Front. Oncol.</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2020).</w:t>
      </w:r>
    </w:p>
    <w:p w14:paraId="25A71DF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1.</w:t>
      </w:r>
      <w:r w:rsidRPr="00762A99">
        <w:rPr>
          <w:rFonts w:ascii="Calibri" w:hAnsi="Calibri" w:cs="Calibri"/>
          <w:noProof/>
          <w:szCs w:val="24"/>
        </w:rPr>
        <w:tab/>
        <w:t xml:space="preserve">Frain, L. </w:t>
      </w:r>
      <w:r w:rsidRPr="00762A99">
        <w:rPr>
          <w:rFonts w:ascii="Calibri" w:hAnsi="Calibri" w:cs="Calibri"/>
          <w:i/>
          <w:iCs/>
          <w:noProof/>
          <w:szCs w:val="24"/>
        </w:rPr>
        <w:t>et al.</w:t>
      </w:r>
      <w:r w:rsidRPr="00762A99">
        <w:rPr>
          <w:rFonts w:ascii="Calibri" w:hAnsi="Calibri" w:cs="Calibri"/>
          <w:noProof/>
          <w:szCs w:val="24"/>
        </w:rPr>
        <w:t xml:space="preserve"> Association of cancer and Alzheimer’s disease risk in a national cohort of veterans.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1364–1370 (2017).</w:t>
      </w:r>
    </w:p>
    <w:p w14:paraId="1734363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2.</w:t>
      </w:r>
      <w:r w:rsidRPr="00762A99">
        <w:rPr>
          <w:rFonts w:ascii="Calibri" w:hAnsi="Calibri" w:cs="Calibri"/>
          <w:noProof/>
          <w:szCs w:val="24"/>
        </w:rPr>
        <w:tab/>
        <w:t xml:space="preserve">Schmidt, S. A. J., Ording, A. G., Horváth-Puhó, E., Sørensen, H. T. &amp; Henderson, V. W. Non-melanoma skin cancer and risk of Alzheimer’s disease and all-cause dementia.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xml:space="preserve">, 1–13 </w:t>
      </w:r>
      <w:r w:rsidRPr="00762A99">
        <w:rPr>
          <w:rFonts w:ascii="Calibri" w:hAnsi="Calibri" w:cs="Calibri"/>
          <w:noProof/>
          <w:szCs w:val="24"/>
        </w:rPr>
        <w:lastRenderedPageBreak/>
        <w:t>(2017).</w:t>
      </w:r>
    </w:p>
    <w:p w14:paraId="49108E0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3.</w:t>
      </w:r>
      <w:r w:rsidRPr="00762A99">
        <w:rPr>
          <w:rFonts w:ascii="Calibri" w:hAnsi="Calibri" w:cs="Calibri"/>
          <w:noProof/>
          <w:szCs w:val="24"/>
        </w:rPr>
        <w:tab/>
        <w:t xml:space="preserve">Freedman, D. M. </w:t>
      </w:r>
      <w:r w:rsidRPr="00762A99">
        <w:rPr>
          <w:rFonts w:ascii="Calibri" w:hAnsi="Calibri" w:cs="Calibri"/>
          <w:i/>
          <w:iCs/>
          <w:noProof/>
          <w:szCs w:val="24"/>
        </w:rPr>
        <w:t>et al.</w:t>
      </w:r>
      <w:r w:rsidRPr="00762A99">
        <w:rPr>
          <w:rFonts w:ascii="Calibri" w:hAnsi="Calibri" w:cs="Calibri"/>
          <w:noProof/>
          <w:szCs w:val="24"/>
        </w:rPr>
        <w:t xml:space="preserve"> Associations between cancer and Alzheimer’s disease in a U.S. Medicare population. </w:t>
      </w:r>
      <w:r w:rsidRPr="00762A99">
        <w:rPr>
          <w:rFonts w:ascii="Calibri" w:hAnsi="Calibri" w:cs="Calibri"/>
          <w:i/>
          <w:iCs/>
          <w:noProof/>
          <w:szCs w:val="24"/>
        </w:rPr>
        <w:t>Cancer Med.</w:t>
      </w:r>
      <w:r w:rsidRPr="00762A99">
        <w:rPr>
          <w:rFonts w:ascii="Calibri" w:hAnsi="Calibri" w:cs="Calibri"/>
          <w:noProof/>
          <w:szCs w:val="24"/>
        </w:rPr>
        <w:t xml:space="preserve"> </w:t>
      </w:r>
      <w:r w:rsidRPr="00762A99">
        <w:rPr>
          <w:rFonts w:ascii="Calibri" w:hAnsi="Calibri" w:cs="Calibri"/>
          <w:b/>
          <w:bCs/>
          <w:noProof/>
          <w:szCs w:val="24"/>
        </w:rPr>
        <w:t>5</w:t>
      </w:r>
      <w:r w:rsidRPr="00762A99">
        <w:rPr>
          <w:rFonts w:ascii="Calibri" w:hAnsi="Calibri" w:cs="Calibri"/>
          <w:noProof/>
          <w:szCs w:val="24"/>
        </w:rPr>
        <w:t>, 2965–2976 (2016).</w:t>
      </w:r>
    </w:p>
    <w:p w14:paraId="1B25AFA3"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4.</w:t>
      </w:r>
      <w:r w:rsidRPr="00762A99">
        <w:rPr>
          <w:rFonts w:ascii="Calibri" w:hAnsi="Calibri" w:cs="Calibri"/>
          <w:noProof/>
          <w:szCs w:val="24"/>
        </w:rPr>
        <w:tab/>
        <w:t xml:space="preserve">Driver, J. A. </w:t>
      </w:r>
      <w:r w:rsidRPr="00762A99">
        <w:rPr>
          <w:rFonts w:ascii="Calibri" w:hAnsi="Calibri" w:cs="Calibri"/>
          <w:i/>
          <w:iCs/>
          <w:noProof/>
          <w:szCs w:val="24"/>
        </w:rPr>
        <w:t>et al.</w:t>
      </w:r>
      <w:r w:rsidRPr="00762A99">
        <w:rPr>
          <w:rFonts w:ascii="Calibri" w:hAnsi="Calibri" w:cs="Calibri"/>
          <w:noProof/>
          <w:szCs w:val="24"/>
        </w:rPr>
        <w:t xml:space="preserve"> Inverse association between cancer and Alzheimer’s disease: Results from the Framingham Heart Study. </w:t>
      </w:r>
      <w:r w:rsidRPr="00762A99">
        <w:rPr>
          <w:rFonts w:ascii="Calibri" w:hAnsi="Calibri" w:cs="Calibri"/>
          <w:i/>
          <w:iCs/>
          <w:noProof/>
          <w:szCs w:val="24"/>
        </w:rPr>
        <w:t>BMJ</w:t>
      </w:r>
      <w:r w:rsidRPr="00762A99">
        <w:rPr>
          <w:rFonts w:ascii="Calibri" w:hAnsi="Calibri" w:cs="Calibri"/>
          <w:noProof/>
          <w:szCs w:val="24"/>
        </w:rPr>
        <w:t xml:space="preserve"> </w:t>
      </w:r>
      <w:r w:rsidRPr="00762A99">
        <w:rPr>
          <w:rFonts w:ascii="Calibri" w:hAnsi="Calibri" w:cs="Calibri"/>
          <w:b/>
          <w:bCs/>
          <w:noProof/>
          <w:szCs w:val="24"/>
        </w:rPr>
        <w:t>344</w:t>
      </w:r>
      <w:r w:rsidRPr="00762A99">
        <w:rPr>
          <w:rFonts w:ascii="Calibri" w:hAnsi="Calibri" w:cs="Calibri"/>
          <w:noProof/>
          <w:szCs w:val="24"/>
        </w:rPr>
        <w:t>, 19 (2012).</w:t>
      </w:r>
    </w:p>
    <w:p w14:paraId="0FCFB4D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5.</w:t>
      </w:r>
      <w:r w:rsidRPr="00762A99">
        <w:rPr>
          <w:rFonts w:ascii="Calibri" w:hAnsi="Calibri" w:cs="Calibri"/>
          <w:noProof/>
          <w:szCs w:val="24"/>
        </w:rPr>
        <w:tab/>
        <w:t xml:space="preserve">Bolch, C. A. </w:t>
      </w:r>
      <w:r w:rsidRPr="00762A99">
        <w:rPr>
          <w:rFonts w:ascii="Calibri" w:hAnsi="Calibri" w:cs="Calibri"/>
          <w:i/>
          <w:iCs/>
          <w:noProof/>
          <w:szCs w:val="24"/>
        </w:rPr>
        <w:t>et al.</w:t>
      </w:r>
      <w:r w:rsidRPr="00762A99">
        <w:rPr>
          <w:rFonts w:ascii="Calibri" w:hAnsi="Calibri" w:cs="Calibri"/>
          <w:noProof/>
          <w:szCs w:val="24"/>
        </w:rPr>
        <w:t xml:space="preserve"> Inverse probability of treatment-weighted competing risks analysis: An application on long-term risk of urinary adverse events after prostate cancer treatments. </w:t>
      </w:r>
      <w:r w:rsidRPr="00762A99">
        <w:rPr>
          <w:rFonts w:ascii="Calibri" w:hAnsi="Calibri" w:cs="Calibri"/>
          <w:i/>
          <w:iCs/>
          <w:noProof/>
          <w:szCs w:val="24"/>
        </w:rPr>
        <w:t>BMC Med. Res. Methodol.</w:t>
      </w:r>
      <w:r w:rsidRPr="00762A99">
        <w:rPr>
          <w:rFonts w:ascii="Calibri" w:hAnsi="Calibri" w:cs="Calibri"/>
          <w:noProof/>
          <w:szCs w:val="24"/>
        </w:rPr>
        <w:t xml:space="preserve"> (2017) doi:10.1186/s12874-017-0367-8.</w:t>
      </w:r>
    </w:p>
    <w:p w14:paraId="2E587D0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6.</w:t>
      </w:r>
      <w:r w:rsidRPr="00762A99">
        <w:rPr>
          <w:rFonts w:ascii="Calibri" w:hAnsi="Calibri" w:cs="Calibri"/>
          <w:noProof/>
          <w:szCs w:val="24"/>
        </w:rPr>
        <w:tab/>
        <w:t xml:space="preserve">Mezencev, R. &amp; Chernoff, Y. O. Risk of alzheimer’s disease in cancer patients: Analysis of mortality data from the US SEER population-based registries.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2020).</w:t>
      </w:r>
    </w:p>
    <w:p w14:paraId="13C1843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7.</w:t>
      </w:r>
      <w:r w:rsidRPr="00762A99">
        <w:rPr>
          <w:rFonts w:ascii="Calibri" w:hAnsi="Calibri" w:cs="Calibri"/>
          <w:noProof/>
          <w:szCs w:val="24"/>
        </w:rPr>
        <w:tab/>
        <w:t xml:space="preserve">Soriano, J. B. </w:t>
      </w:r>
      <w:r w:rsidRPr="00762A99">
        <w:rPr>
          <w:rFonts w:ascii="Calibri" w:hAnsi="Calibri" w:cs="Calibri"/>
          <w:i/>
          <w:iCs/>
          <w:noProof/>
          <w:szCs w:val="24"/>
        </w:rPr>
        <w:t>et al.</w:t>
      </w:r>
      <w:r w:rsidRPr="00762A99">
        <w:rPr>
          <w:rFonts w:ascii="Calibri" w:hAnsi="Calibri" w:cs="Calibri"/>
          <w:noProof/>
          <w:szCs w:val="24"/>
        </w:rPr>
        <w:t xml:space="preserve"> Prevalence and attributable health burden of chronic respiratory diseases, 1990–2017: a systematic analysis for the Global Burden of Disease Study 2017. </w:t>
      </w:r>
      <w:r w:rsidRPr="00762A99">
        <w:rPr>
          <w:rFonts w:ascii="Calibri" w:hAnsi="Calibri" w:cs="Calibri"/>
          <w:i/>
          <w:iCs/>
          <w:noProof/>
          <w:szCs w:val="24"/>
        </w:rPr>
        <w:t>Lancet Respir. Med.</w:t>
      </w:r>
      <w:r w:rsidRPr="00762A99">
        <w:rPr>
          <w:rFonts w:ascii="Calibri" w:hAnsi="Calibri" w:cs="Calibri"/>
          <w:noProof/>
          <w:szCs w:val="24"/>
        </w:rPr>
        <w:t xml:space="preserve"> </w:t>
      </w:r>
      <w:r w:rsidRPr="00762A99">
        <w:rPr>
          <w:rFonts w:ascii="Calibri" w:hAnsi="Calibri" w:cs="Calibri"/>
          <w:b/>
          <w:bCs/>
          <w:noProof/>
          <w:szCs w:val="24"/>
        </w:rPr>
        <w:t>8</w:t>
      </w:r>
      <w:r w:rsidRPr="00762A99">
        <w:rPr>
          <w:rFonts w:ascii="Calibri" w:hAnsi="Calibri" w:cs="Calibri"/>
          <w:noProof/>
          <w:szCs w:val="24"/>
        </w:rPr>
        <w:t>, 585–596 (2020).</w:t>
      </w:r>
    </w:p>
    <w:p w14:paraId="01F9B91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8.</w:t>
      </w:r>
      <w:r w:rsidRPr="00762A99">
        <w:rPr>
          <w:rFonts w:ascii="Calibri" w:hAnsi="Calibri" w:cs="Calibri"/>
          <w:noProof/>
          <w:szCs w:val="24"/>
        </w:rPr>
        <w:tab/>
        <w:t xml:space="preserve">Young, J. G., Stensrud, M. J., Tchetgen, E. J. T. &amp; Hernán, M. A. A causal framework for classical statistical estimands in failure time settings with competing events. </w:t>
      </w:r>
      <w:r w:rsidRPr="00762A99">
        <w:rPr>
          <w:rFonts w:ascii="Calibri" w:hAnsi="Calibri" w:cs="Calibri"/>
          <w:i/>
          <w:iCs/>
          <w:noProof/>
          <w:szCs w:val="24"/>
        </w:rPr>
        <w:t>Stat. Med.</w:t>
      </w:r>
      <w:r w:rsidRPr="00762A99">
        <w:rPr>
          <w:rFonts w:ascii="Calibri" w:hAnsi="Calibri" w:cs="Calibri"/>
          <w:noProof/>
          <w:szCs w:val="24"/>
        </w:rPr>
        <w:t xml:space="preserve"> </w:t>
      </w:r>
      <w:r w:rsidRPr="00762A99">
        <w:rPr>
          <w:rFonts w:ascii="Calibri" w:hAnsi="Calibri" w:cs="Calibri"/>
          <w:b/>
          <w:bCs/>
          <w:noProof/>
          <w:szCs w:val="24"/>
        </w:rPr>
        <w:t>1</w:t>
      </w:r>
      <w:r w:rsidRPr="00762A99">
        <w:rPr>
          <w:rFonts w:ascii="Calibri" w:hAnsi="Calibri" w:cs="Calibri"/>
          <w:noProof/>
          <w:szCs w:val="24"/>
        </w:rPr>
        <w:t>, 1–38 (2020).</w:t>
      </w:r>
    </w:p>
    <w:p w14:paraId="643ED7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rPr>
      </w:pPr>
      <w:r w:rsidRPr="00762A99">
        <w:rPr>
          <w:rFonts w:ascii="Calibri" w:hAnsi="Calibri" w:cs="Calibri"/>
          <w:noProof/>
          <w:szCs w:val="24"/>
        </w:rPr>
        <w:t>29.</w:t>
      </w:r>
      <w:r w:rsidRPr="00762A99">
        <w:rPr>
          <w:rFonts w:ascii="Calibri" w:hAnsi="Calibri" w:cs="Calibri"/>
          <w:noProof/>
          <w:szCs w:val="24"/>
        </w:rPr>
        <w:tab/>
        <w:t xml:space="preserve">Bennett, J. E. </w:t>
      </w:r>
      <w:r w:rsidRPr="00762A99">
        <w:rPr>
          <w:rFonts w:ascii="Calibri" w:hAnsi="Calibri" w:cs="Calibri"/>
          <w:i/>
          <w:iCs/>
          <w:noProof/>
          <w:szCs w:val="24"/>
        </w:rPr>
        <w:t>et al.</w:t>
      </w:r>
      <w:r w:rsidRPr="00762A99">
        <w:rPr>
          <w:rFonts w:ascii="Calibri" w:hAnsi="Calibri" w:cs="Calibri"/>
          <w:noProof/>
          <w:szCs w:val="24"/>
        </w:rPr>
        <w:t xml:space="preserve"> NCD Countdown 2030: worldwide trends in non-communicable disease mortality and progress towards Sustainable Development Goal target 3.4. </w:t>
      </w:r>
      <w:r w:rsidRPr="00762A99">
        <w:rPr>
          <w:rFonts w:ascii="Calibri" w:hAnsi="Calibri" w:cs="Calibri"/>
          <w:i/>
          <w:iCs/>
          <w:noProof/>
          <w:szCs w:val="24"/>
        </w:rPr>
        <w:t>Lancet</w:t>
      </w:r>
      <w:r w:rsidRPr="00762A99">
        <w:rPr>
          <w:rFonts w:ascii="Calibri" w:hAnsi="Calibri" w:cs="Calibri"/>
          <w:noProof/>
          <w:szCs w:val="24"/>
        </w:rPr>
        <w:t xml:space="preserve"> </w:t>
      </w:r>
      <w:r w:rsidRPr="00762A99">
        <w:rPr>
          <w:rFonts w:ascii="Calibri" w:hAnsi="Calibri" w:cs="Calibri"/>
          <w:b/>
          <w:bCs/>
          <w:noProof/>
          <w:szCs w:val="24"/>
        </w:rPr>
        <w:t>392</w:t>
      </w:r>
      <w:r w:rsidRPr="00762A99">
        <w:rPr>
          <w:rFonts w:ascii="Calibri" w:hAnsi="Calibri" w:cs="Calibri"/>
          <w:noProof/>
          <w:szCs w:val="24"/>
        </w:rPr>
        <w:t>, 1072–1088 (2018).</w:t>
      </w:r>
    </w:p>
    <w:p w14:paraId="0FAC8CC8" w14:textId="5A2B80FA" w:rsidR="00762A99" w:rsidRDefault="00762A99" w:rsidP="00547492">
      <w:pPr>
        <w:pStyle w:val="NoSpacing"/>
      </w:pPr>
      <w:ins w:id="119"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onja.swanson@gmail.com" w:date="2021-04-15T11:04:00Z" w:initials="s">
    <w:p w14:paraId="1A46F384" w14:textId="4DE8F561" w:rsidR="001E6335" w:rsidRDefault="001E6335">
      <w:pPr>
        <w:pStyle w:val="CommentText"/>
      </w:pPr>
      <w:r>
        <w:rPr>
          <w:rStyle w:val="CommentReference"/>
        </w:rPr>
        <w:annotationRef/>
      </w:r>
      <w:r>
        <w:t xml:space="preserve">Do you want to name specifically something about how much funding is going into researching cancer-dementia (e.g., the NIH/NIA grants that fund lots of the MELODEM </w:t>
      </w:r>
      <w:proofErr w:type="spellStart"/>
      <w:r>
        <w:t>clleagues</w:t>
      </w:r>
      <w:proofErr w:type="spellEnd"/>
      <w:r>
        <w:t xml:space="preserve">?)? I just mean to say that it is powerful to get into “we have made a research agenda that focuses on this, but how do we make sure </w:t>
      </w:r>
      <w:proofErr w:type="spellStart"/>
      <w:r>
        <w:t>htat</w:t>
      </w:r>
      <w:proofErr w:type="spellEnd"/>
      <w:r>
        <w:t xml:space="preserve"> focus really helps patients and populations?”</w:t>
      </w:r>
    </w:p>
  </w:comment>
  <w:comment w:id="3" w:author="Paloma Rojas Saunero" w:date="2021-04-16T09:02:00Z" w:initials="PRS">
    <w:p w14:paraId="00BC3B41" w14:textId="3DAC8251" w:rsidR="00000FC4" w:rsidRDefault="00000FC4">
      <w:pPr>
        <w:pStyle w:val="CommentText"/>
      </w:pPr>
      <w:r>
        <w:rPr>
          <w:rStyle w:val="CommentReference"/>
        </w:rPr>
        <w:annotationRef/>
      </w:r>
      <w:r>
        <w:t>I will reference to a paper where they discussed this agenda</w:t>
      </w:r>
    </w:p>
  </w:comment>
  <w:comment w:id="10" w:author="Paloma Rojas Saunero" w:date="2021-04-16T09:31:00Z" w:initials="PRS">
    <w:p w14:paraId="3ECDAE5D" w14:textId="4E52233E" w:rsidR="00F37040" w:rsidRDefault="00F37040">
      <w:pPr>
        <w:pStyle w:val="CommentText"/>
      </w:pPr>
      <w:r>
        <w:rPr>
          <w:rStyle w:val="CommentReference"/>
        </w:rPr>
        <w:annotationRef/>
      </w:r>
      <w:r>
        <w:t xml:space="preserve">I am not sure how I feel about this, even if we push people to think of pin1 or a molecular mechanism having a clear causal question doesn’t ensure that the answer will be relevant for decision making…right? </w:t>
      </w:r>
    </w:p>
    <w:p w14:paraId="14311331" w14:textId="63EAB925" w:rsidR="00F37040" w:rsidRDefault="00F37040">
      <w:pPr>
        <w:pStyle w:val="CommentText"/>
      </w:pPr>
    </w:p>
  </w:comment>
  <w:comment w:id="11" w:author="Paloma Rojas Saunero" w:date="2021-04-16T09:27:00Z" w:initials="PRS">
    <w:p w14:paraId="7C4E4CE9" w14:textId="6BFDA365" w:rsidR="0031501D" w:rsidRDefault="0031501D">
      <w:pPr>
        <w:pStyle w:val="CommentText"/>
      </w:pPr>
      <w:r>
        <w:rPr>
          <w:rStyle w:val="CommentReference"/>
        </w:rPr>
        <w:annotationRef/>
      </w:r>
      <w:r>
        <w:t xml:space="preserve">What do you think of the time of follow-up for this trial? </w:t>
      </w:r>
    </w:p>
  </w:comment>
  <w:comment w:id="12"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9"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26" w:author="sonja.swanson@gmail.com" w:date="2021-04-15T11:36:00Z" w:initials="s">
    <w:p w14:paraId="59A7436D" w14:textId="77777777" w:rsidR="000F210A" w:rsidRDefault="000F210A">
      <w:pPr>
        <w:pStyle w:val="CommentText"/>
      </w:pPr>
      <w:r>
        <w:rPr>
          <w:rStyle w:val="CommentReference"/>
        </w:rPr>
        <w:annotationRef/>
      </w:r>
      <w:r>
        <w:t>I suggest stepping back here again to think about the target trial, and saying that note that even if we did have a drug we could give in midlife, studying its effect is going to have to deal with the competing event. This means we need to think about why we care about different effects.</w:t>
      </w:r>
    </w:p>
    <w:p w14:paraId="29FD4B85" w14:textId="77777777" w:rsidR="000F210A" w:rsidRDefault="000F210A">
      <w:pPr>
        <w:pStyle w:val="CommentText"/>
      </w:pPr>
    </w:p>
    <w:p w14:paraId="4CBFC3A6" w14:textId="17D8169B" w:rsidR="000F210A" w:rsidRDefault="000F210A">
      <w:pPr>
        <w:pStyle w:val="CommentText"/>
      </w:pPr>
      <w:r>
        <w:t>In that case, I think then we want to actually start alluding to separable effect concepts, even if just conceptually. We can still revert to a CDE if you think we have to, but the intuition is closer to that. “What if we could invent a drug that affects Pin1 on one side of the brain-blood barrier but not the other? This might then mean that our drug has no effect on death from cancer or other causes, and only an effect on brain health and therefore potentially ADRD. To identify this, it would be similar to imagining a DAG in which our drug has no effect on death, which can be emulated with IPW kind of like the CDE.” (I feel like I’m missing a technical piece but please push back and tell me what I’m missing!)</w:t>
      </w:r>
    </w:p>
  </w:comment>
  <w:comment w:id="27" w:author="sonja.swanson@gmail.com" w:date="2021-04-15T11:46:00Z" w:initials="s">
    <w:p w14:paraId="6B0E6924" w14:textId="253F6436" w:rsidR="00051409" w:rsidRDefault="00051409">
      <w:pPr>
        <w:pStyle w:val="CommentText"/>
      </w:pPr>
      <w:r>
        <w:rPr>
          <w:rStyle w:val="CommentReference"/>
        </w:rPr>
        <w:annotationRef/>
      </w:r>
      <w:r>
        <w:t xml:space="preserve">By the way, I’m now starting to wonder if we need SWIGs. (sorry! But it really might help!) We don’t need to make </w:t>
      </w:r>
      <w:proofErr w:type="spellStart"/>
      <w:r>
        <w:t>htat</w:t>
      </w:r>
      <w:proofErr w:type="spellEnd"/>
      <w:r>
        <w:t xml:space="preserve"> change yet.</w:t>
      </w:r>
    </w:p>
  </w:comment>
  <w:comment w:id="28" w:author="Paloma Rojas Saunero" w:date="2021-04-16T11:52:00Z" w:initials="PRS">
    <w:p w14:paraId="66C41487" w14:textId="4939C3D2" w:rsidR="005D4739" w:rsidRDefault="005D4739">
      <w:pPr>
        <w:pStyle w:val="CommentText"/>
      </w:pPr>
      <w:r>
        <w:rPr>
          <w:rStyle w:val="CommentReference"/>
        </w:rPr>
        <w:annotationRef/>
      </w:r>
      <w:r w:rsidR="003331E3">
        <w:t>I am not sure how to write this… If there was a drug that only works on brain tissue and does not have any side effects, I don’t think we would need separable effects, because all the effect of the drug would go through its effect on brain tissue.</w:t>
      </w:r>
      <w:r w:rsidR="003331E3">
        <w:br/>
        <w:t>But the problem happens if we just measure Pin1 in only in blood. Then we would have to decompose the effect of Pin1 overexpression, that affects tumor growth and brain tissue differently.</w:t>
      </w:r>
      <w:r w:rsidR="003331E3">
        <w:br/>
        <w:t>I think I can allude to this in the DAG, but not sure how to change it back to the drug.</w:t>
      </w:r>
    </w:p>
  </w:comment>
  <w:comment w:id="33"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87"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88"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91"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92"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 w:id="93" w:author="sonja.swanson@gmail.com" w:date="2021-04-15T12:02:00Z" w:initials="s">
    <w:p w14:paraId="47E7B68F" w14:textId="58BB633C" w:rsidR="007965E1" w:rsidRDefault="007965E1">
      <w:pPr>
        <w:pStyle w:val="CommentText"/>
      </w:pPr>
      <w:r>
        <w:rPr>
          <w:rStyle w:val="CommentReference"/>
        </w:rPr>
        <w:annotationRef/>
      </w:r>
      <w:r>
        <w:t xml:space="preserve">Maybe better to point this out in section 2, when you first get to whether the biomarker is not measured. You could say that maybe if one is worried about the </w:t>
      </w:r>
      <w:proofErr w:type="spellStart"/>
      <w:r>
        <w:t>asusmptions</w:t>
      </w:r>
      <w:proofErr w:type="spellEnd"/>
      <w:r>
        <w:t xml:space="preserve"> related to it not being measured, they might be motivated to then retrospectively assess this in stored blood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46F384" w15:done="0"/>
  <w15:commentEx w15:paraId="00BC3B41" w15:paraIdParent="1A46F384" w15:done="0"/>
  <w15:commentEx w15:paraId="14311331" w15:done="0"/>
  <w15:commentEx w15:paraId="7C4E4CE9" w15:done="0"/>
  <w15:commentEx w15:paraId="278D2309" w15:done="0"/>
  <w15:commentEx w15:paraId="00C2DB7A" w15:done="0"/>
  <w15:commentEx w15:paraId="4CBFC3A6" w15:done="0"/>
  <w15:commentEx w15:paraId="6B0E6924" w15:paraIdParent="4CBFC3A6" w15:done="0"/>
  <w15:commentEx w15:paraId="66C41487" w15:paraIdParent="4CBFC3A6" w15:done="0"/>
  <w15:commentEx w15:paraId="6165E397" w15:done="0"/>
  <w15:commentEx w15:paraId="62A3A5D3" w15:done="0"/>
  <w15:commentEx w15:paraId="0BF42278" w15:done="0"/>
  <w15:commentEx w15:paraId="6105C296" w15:done="0"/>
  <w15:commentEx w15:paraId="5EB920B4" w15:done="0"/>
  <w15:commentEx w15:paraId="47E7B6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29C21" w16cex:dateUtc="2021-04-15T09:04:00Z"/>
  <w16cex:commentExtensible w16cex:durableId="2423D132" w16cex:dateUtc="2021-04-16T07:02:00Z"/>
  <w16cex:commentExtensible w16cex:durableId="2423D801" w16cex:dateUtc="2021-04-16T07:31:00Z"/>
  <w16cex:commentExtensible w16cex:durableId="2423D6E7" w16cex:dateUtc="2021-04-16T07:27:00Z"/>
  <w16cex:commentExtensible w16cex:durableId="2422A133" w16cex:dateUtc="2021-04-15T09:25: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4008E" w16cex:dateUtc="2021-04-16T10:24: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Extensible w16cex:durableId="2422A9BE" w16cex:dateUtc="2021-04-15T1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46F384" w16cid:durableId="24229C21"/>
  <w16cid:commentId w16cid:paraId="00BC3B41" w16cid:durableId="2423D132"/>
  <w16cid:commentId w16cid:paraId="14311331" w16cid:durableId="2423D801"/>
  <w16cid:commentId w16cid:paraId="7C4E4CE9" w16cid:durableId="2423D6E7"/>
  <w16cid:commentId w16cid:paraId="278D2309" w16cid:durableId="2422A133"/>
  <w16cid:commentId w16cid:paraId="00C2DB7A" w16cid:durableId="2422A345"/>
  <w16cid:commentId w16cid:paraId="4CBFC3A6" w16cid:durableId="2422A3A4"/>
  <w16cid:commentId w16cid:paraId="6B0E6924" w16cid:durableId="2422A606"/>
  <w16cid:commentId w16cid:paraId="66C41487" w16cid:durableId="2423F912"/>
  <w16cid:commentId w16cid:paraId="6165E397" w16cid:durableId="2424008E"/>
  <w16cid:commentId w16cid:paraId="62A3A5D3" w16cid:durableId="2422A52B"/>
  <w16cid:commentId w16cid:paraId="0BF42278" w16cid:durableId="2422A669"/>
  <w16cid:commentId w16cid:paraId="6105C296" w16cid:durableId="2422A971"/>
  <w16cid:commentId w16cid:paraId="5EB920B4" w16cid:durableId="2422A9A8"/>
  <w16cid:commentId w16cid:paraId="47E7B68F" w16cid:durableId="2422A9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loma Rojas Saunero">
    <w15:presenceInfo w15:providerId="Windows Live" w15:userId="4877c03b8c303747"/>
  </w15:person>
  <w15:person w15:author="sonja.swanson@gmail.com">
    <w15:presenceInfo w15:providerId="Windows Live" w15:userId="bca54ce8857ce5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509A1"/>
    <w:rsid w:val="00051409"/>
    <w:rsid w:val="0005306C"/>
    <w:rsid w:val="000C1F85"/>
    <w:rsid w:val="000D0219"/>
    <w:rsid w:val="000F210A"/>
    <w:rsid w:val="001220DD"/>
    <w:rsid w:val="001E6335"/>
    <w:rsid w:val="002118F4"/>
    <w:rsid w:val="0031501D"/>
    <w:rsid w:val="003331E3"/>
    <w:rsid w:val="00377611"/>
    <w:rsid w:val="00397602"/>
    <w:rsid w:val="003A5963"/>
    <w:rsid w:val="003D49EE"/>
    <w:rsid w:val="00516BFC"/>
    <w:rsid w:val="00541E0A"/>
    <w:rsid w:val="00547492"/>
    <w:rsid w:val="005D4739"/>
    <w:rsid w:val="00675DA9"/>
    <w:rsid w:val="00693125"/>
    <w:rsid w:val="006E4114"/>
    <w:rsid w:val="00762A99"/>
    <w:rsid w:val="007965E1"/>
    <w:rsid w:val="007F6E6D"/>
    <w:rsid w:val="00880C0A"/>
    <w:rsid w:val="0094455D"/>
    <w:rsid w:val="00953E34"/>
    <w:rsid w:val="009E60E7"/>
    <w:rsid w:val="00A8211B"/>
    <w:rsid w:val="00AE6372"/>
    <w:rsid w:val="00B95B88"/>
    <w:rsid w:val="00BB7609"/>
    <w:rsid w:val="00BE25E5"/>
    <w:rsid w:val="00C24615"/>
    <w:rsid w:val="00EB7687"/>
    <w:rsid w:val="00F37040"/>
    <w:rsid w:val="00F54594"/>
    <w:rsid w:val="00F85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semiHidden/>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semiHidden/>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60342-3CC7-47A0-A8D9-B5B1D2DF7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4467</Words>
  <Characters>139465</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6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3</cp:revision>
  <dcterms:created xsi:type="dcterms:W3CDTF">2021-04-16T11:05:00Z</dcterms:created>
  <dcterms:modified xsi:type="dcterms:W3CDTF">2021-04-1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